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87FD5CA" w14:textId="61143612" w:rsidR="00D531DF" w:rsidRPr="002207D0" w:rsidRDefault="00D42C1E" w:rsidP="00D531DF">
      <w:pPr>
        <w:spacing w:line="240" w:lineRule="auto"/>
        <w:jc w:val="both"/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</w:pPr>
      <w:r w:rsidRPr="002207D0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Table </w:t>
      </w:r>
      <w:r w:rsidR="00D531DF" w:rsidRPr="002207D0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S1: Limit of detection, wavelength</w:t>
      </w:r>
      <w:r w:rsidR="00BF775D" w:rsidRPr="002207D0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,</w:t>
      </w:r>
      <w:r w:rsidR="00D531DF" w:rsidRPr="002207D0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and recovery rate of </w:t>
      </w:r>
      <w:r w:rsidR="00BF775D" w:rsidRPr="002207D0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the </w:t>
      </w:r>
      <w:r w:rsidR="00D531DF" w:rsidRPr="002207D0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inductively coupled plasma spectrometer for different elements</w:t>
      </w:r>
    </w:p>
    <w:tbl>
      <w:tblPr>
        <w:tblW w:w="9278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688"/>
        <w:gridCol w:w="684"/>
        <w:gridCol w:w="684"/>
        <w:gridCol w:w="685"/>
        <w:gridCol w:w="567"/>
        <w:gridCol w:w="685"/>
        <w:gridCol w:w="685"/>
        <w:gridCol w:w="685"/>
        <w:gridCol w:w="802"/>
        <w:gridCol w:w="743"/>
        <w:gridCol w:w="685"/>
        <w:gridCol w:w="685"/>
      </w:tblGrid>
      <w:tr w:rsidR="002207D0" w:rsidRPr="002207D0" w14:paraId="29C30C5F" w14:textId="77777777" w:rsidTr="00D42C1E">
        <w:trPr>
          <w:trHeight w:val="19"/>
        </w:trPr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1B39780F" w14:textId="77777777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24"/>
                <w:szCs w:val="24"/>
              </w:rPr>
            </w:pPr>
            <w:r w:rsidRPr="002207D0">
              <w:rPr>
                <w:rFonts w:asciiTheme="majorBidi" w:eastAsia="Times New Roman" w:hAnsiTheme="majorBidi" w:cstheme="majorBidi"/>
                <w:b/>
                <w:bCs/>
                <w:color w:val="000000" w:themeColor="text1"/>
                <w:sz w:val="18"/>
                <w:szCs w:val="18"/>
              </w:rPr>
              <w:t>Metal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06BF8A7B" w14:textId="77777777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24"/>
                <w:szCs w:val="24"/>
              </w:rPr>
            </w:pPr>
            <w:r w:rsidRPr="002207D0">
              <w:rPr>
                <w:rFonts w:asciiTheme="majorBidi" w:eastAsia="Times New Roman" w:hAnsiTheme="majorBidi" w:cstheme="majorBidi"/>
                <w:b/>
                <w:bCs/>
                <w:color w:val="000000" w:themeColor="text1"/>
                <w:sz w:val="18"/>
                <w:szCs w:val="18"/>
              </w:rPr>
              <w:t>Al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7D30388B" w14:textId="77777777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24"/>
                <w:szCs w:val="24"/>
              </w:rPr>
            </w:pPr>
            <w:r w:rsidRPr="002207D0">
              <w:rPr>
                <w:rFonts w:asciiTheme="majorBidi" w:eastAsia="Times New Roman" w:hAnsiTheme="majorBidi" w:cstheme="majorBidi"/>
                <w:b/>
                <w:bCs/>
                <w:color w:val="000000" w:themeColor="text1"/>
                <w:sz w:val="18"/>
                <w:szCs w:val="18"/>
              </w:rPr>
              <w:t>As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3DF61E9D" w14:textId="77777777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24"/>
                <w:szCs w:val="24"/>
              </w:rPr>
            </w:pPr>
            <w:r w:rsidRPr="002207D0">
              <w:rPr>
                <w:rFonts w:asciiTheme="majorBidi" w:eastAsia="Times New Roman" w:hAnsiTheme="majorBidi" w:cstheme="majorBidi"/>
                <w:b/>
                <w:bCs/>
                <w:color w:val="000000" w:themeColor="text1"/>
                <w:sz w:val="18"/>
                <w:szCs w:val="18"/>
              </w:rPr>
              <w:t>Cd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6013917" w14:textId="77777777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24"/>
                <w:szCs w:val="24"/>
              </w:rPr>
            </w:pPr>
            <w:r w:rsidRPr="002207D0">
              <w:rPr>
                <w:rFonts w:asciiTheme="majorBidi" w:eastAsia="Times New Roman" w:hAnsiTheme="majorBidi" w:cstheme="majorBidi"/>
                <w:b/>
                <w:bCs/>
                <w:color w:val="000000" w:themeColor="text1"/>
                <w:sz w:val="18"/>
                <w:szCs w:val="18"/>
              </w:rPr>
              <w:t>Co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17F7E8D8" w14:textId="77777777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24"/>
                <w:szCs w:val="24"/>
              </w:rPr>
            </w:pPr>
            <w:r w:rsidRPr="002207D0">
              <w:rPr>
                <w:rFonts w:asciiTheme="majorBidi" w:eastAsia="Times New Roman" w:hAnsiTheme="majorBidi" w:cstheme="majorBidi"/>
                <w:b/>
                <w:bCs/>
                <w:color w:val="000000" w:themeColor="text1"/>
                <w:sz w:val="18"/>
                <w:szCs w:val="18"/>
              </w:rPr>
              <w:t>Cr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1CAC76DF" w14:textId="77777777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24"/>
                <w:szCs w:val="24"/>
              </w:rPr>
            </w:pPr>
            <w:r w:rsidRPr="002207D0">
              <w:rPr>
                <w:rFonts w:asciiTheme="majorBidi" w:eastAsia="Times New Roman" w:hAnsiTheme="majorBidi" w:cstheme="majorBidi"/>
                <w:b/>
                <w:bCs/>
                <w:color w:val="000000" w:themeColor="text1"/>
                <w:sz w:val="18"/>
                <w:szCs w:val="18"/>
              </w:rPr>
              <w:t>Cu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1F58F8AB" w14:textId="77777777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24"/>
                <w:szCs w:val="24"/>
              </w:rPr>
            </w:pPr>
            <w:r w:rsidRPr="002207D0">
              <w:rPr>
                <w:rFonts w:asciiTheme="majorBidi" w:eastAsia="Times New Roman" w:hAnsiTheme="majorBidi" w:cstheme="majorBidi"/>
                <w:b/>
                <w:bCs/>
                <w:color w:val="000000" w:themeColor="text1"/>
                <w:sz w:val="18"/>
                <w:szCs w:val="18"/>
              </w:rPr>
              <w:t>Fe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33487FAE" w14:textId="77777777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24"/>
                <w:szCs w:val="24"/>
              </w:rPr>
            </w:pPr>
            <w:r w:rsidRPr="002207D0">
              <w:rPr>
                <w:rFonts w:asciiTheme="majorBidi" w:eastAsia="Times New Roman" w:hAnsiTheme="majorBidi" w:cstheme="majorBidi"/>
                <w:b/>
                <w:bCs/>
                <w:color w:val="000000" w:themeColor="text1"/>
                <w:sz w:val="18"/>
                <w:szCs w:val="18"/>
              </w:rPr>
              <w:t>Hg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7F56FB97" w14:textId="77777777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24"/>
                <w:szCs w:val="24"/>
              </w:rPr>
            </w:pPr>
            <w:r w:rsidRPr="002207D0">
              <w:rPr>
                <w:rFonts w:asciiTheme="majorBidi" w:eastAsia="Times New Roman" w:hAnsiTheme="majorBidi" w:cstheme="majorBidi"/>
                <w:b/>
                <w:bCs/>
                <w:color w:val="000000" w:themeColor="text1"/>
                <w:sz w:val="18"/>
                <w:szCs w:val="18"/>
              </w:rPr>
              <w:t>Ni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46FED7B3" w14:textId="77777777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24"/>
                <w:szCs w:val="24"/>
              </w:rPr>
            </w:pPr>
            <w:r w:rsidRPr="002207D0">
              <w:rPr>
                <w:rFonts w:asciiTheme="majorBidi" w:eastAsia="Times New Roman" w:hAnsiTheme="majorBidi" w:cstheme="majorBidi"/>
                <w:b/>
                <w:bCs/>
                <w:color w:val="000000" w:themeColor="text1"/>
                <w:sz w:val="18"/>
                <w:szCs w:val="18"/>
              </w:rPr>
              <w:t>Pb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39A5D401" w14:textId="77777777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24"/>
                <w:szCs w:val="24"/>
              </w:rPr>
            </w:pPr>
            <w:r w:rsidRPr="002207D0">
              <w:rPr>
                <w:rFonts w:asciiTheme="majorBidi" w:eastAsia="Times New Roman" w:hAnsiTheme="majorBidi" w:cstheme="majorBidi"/>
                <w:b/>
                <w:bCs/>
                <w:color w:val="000000" w:themeColor="text1"/>
                <w:sz w:val="18"/>
                <w:szCs w:val="18"/>
              </w:rPr>
              <w:t>Zn</w:t>
            </w:r>
          </w:p>
        </w:tc>
      </w:tr>
      <w:tr w:rsidR="002207D0" w:rsidRPr="002207D0" w14:paraId="132F34D1" w14:textId="77777777" w:rsidTr="00A47C5E">
        <w:trPr>
          <w:trHeight w:val="254"/>
        </w:trPr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  <w:vAlign w:val="center"/>
            <w:hideMark/>
          </w:tcPr>
          <w:p w14:paraId="3ABE6277" w14:textId="77777777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24"/>
                <w:szCs w:val="24"/>
              </w:rPr>
            </w:pPr>
            <w:proofErr w:type="gramStart"/>
            <w:r w:rsidRPr="002207D0"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  <w:t>LOD(</w:t>
            </w:r>
            <w:proofErr w:type="gramEnd"/>
            <w:r w:rsidRPr="002207D0"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  <w:t>mg/kg)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  <w:vAlign w:val="center"/>
            <w:hideMark/>
          </w:tcPr>
          <w:p w14:paraId="34D453C9" w14:textId="11AD7659" w:rsidR="00386B60" w:rsidRPr="002207D0" w:rsidRDefault="00D531DF" w:rsidP="00A47C5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</w:pPr>
            <w:r w:rsidRPr="002207D0"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  <w:t>0.001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  <w:vAlign w:val="center"/>
            <w:hideMark/>
          </w:tcPr>
          <w:p w14:paraId="509F16B7" w14:textId="77777777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24"/>
                <w:szCs w:val="24"/>
              </w:rPr>
            </w:pPr>
            <w:r w:rsidRPr="002207D0"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  <w:t>0.014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  <w:vAlign w:val="center"/>
            <w:hideMark/>
          </w:tcPr>
          <w:p w14:paraId="02375C60" w14:textId="77777777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24"/>
                <w:szCs w:val="24"/>
              </w:rPr>
            </w:pPr>
            <w:r w:rsidRPr="002207D0"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  <w:t>0.003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  <w:vAlign w:val="center"/>
            <w:hideMark/>
          </w:tcPr>
          <w:p w14:paraId="20DF85F3" w14:textId="38FFF94B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24"/>
                <w:szCs w:val="24"/>
              </w:rPr>
            </w:pPr>
            <w:r w:rsidRPr="002207D0"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  <w:t>0.001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  <w:vAlign w:val="center"/>
            <w:hideMark/>
          </w:tcPr>
          <w:p w14:paraId="3A22822A" w14:textId="77777777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24"/>
                <w:szCs w:val="24"/>
              </w:rPr>
            </w:pPr>
            <w:r w:rsidRPr="002207D0"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  <w:t>0.015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  <w:vAlign w:val="center"/>
            <w:hideMark/>
          </w:tcPr>
          <w:p w14:paraId="58E8494B" w14:textId="77777777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24"/>
                <w:szCs w:val="24"/>
              </w:rPr>
            </w:pPr>
            <w:r w:rsidRPr="002207D0"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  <w:t>0.20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  <w:vAlign w:val="center"/>
            <w:hideMark/>
          </w:tcPr>
          <w:p w14:paraId="62509963" w14:textId="067A9727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24"/>
                <w:szCs w:val="24"/>
              </w:rPr>
            </w:pPr>
            <w:r w:rsidRPr="002207D0"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  <w:t>0.099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  <w:vAlign w:val="center"/>
            <w:hideMark/>
          </w:tcPr>
          <w:p w14:paraId="49194E52" w14:textId="77777777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24"/>
                <w:szCs w:val="24"/>
              </w:rPr>
            </w:pPr>
            <w:r w:rsidRPr="002207D0"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  <w:t>0.00037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  <w:vAlign w:val="center"/>
            <w:hideMark/>
          </w:tcPr>
          <w:p w14:paraId="6ADE7415" w14:textId="77777777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24"/>
                <w:szCs w:val="24"/>
              </w:rPr>
            </w:pPr>
            <w:r w:rsidRPr="002207D0"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  <w:t>0.001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  <w:vAlign w:val="center"/>
            <w:hideMark/>
          </w:tcPr>
          <w:p w14:paraId="731830BA" w14:textId="77777777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24"/>
                <w:szCs w:val="24"/>
              </w:rPr>
            </w:pPr>
            <w:r w:rsidRPr="002207D0"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  <w:t>0.01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  <w:vAlign w:val="center"/>
            <w:hideMark/>
          </w:tcPr>
          <w:p w14:paraId="02124D61" w14:textId="77777777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24"/>
                <w:szCs w:val="24"/>
              </w:rPr>
            </w:pPr>
            <w:r w:rsidRPr="002207D0"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  <w:t>0.01</w:t>
            </w:r>
          </w:p>
        </w:tc>
      </w:tr>
      <w:tr w:rsidR="002207D0" w:rsidRPr="002207D0" w14:paraId="31419F1D" w14:textId="77777777" w:rsidTr="00386B60">
        <w:trPr>
          <w:trHeight w:val="203"/>
        </w:trPr>
        <w:tc>
          <w:tcPr>
            <w:tcW w:w="0" w:type="auto"/>
            <w:tcBorders>
              <w:top w:val="single" w:sz="4" w:space="0" w:color="auto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6315AA90" w14:textId="144265CB" w:rsidR="00386B60" w:rsidRPr="002207D0" w:rsidRDefault="00386B60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</w:pPr>
            <w:r w:rsidRPr="002207D0"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  <w:t xml:space="preserve">LOQ </w:t>
            </w:r>
            <w:r w:rsidR="0025637F" w:rsidRPr="002207D0"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  <w:t>(mg/kg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513D3120" w14:textId="30E337CD" w:rsidR="00386B60" w:rsidRPr="002207D0" w:rsidRDefault="0025637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</w:pPr>
            <w:r w:rsidRPr="002207D0"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  <w:t>0.00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33927829" w14:textId="45F09AC0" w:rsidR="00386B60" w:rsidRPr="002207D0" w:rsidRDefault="0025637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</w:pPr>
            <w:r w:rsidRPr="002207D0"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  <w:t>0.0</w:t>
            </w:r>
            <w:r w:rsidR="004243E8" w:rsidRPr="002207D0"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  <w:t>3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15188714" w14:textId="5DD29DD3" w:rsidR="00386B60" w:rsidRPr="002207D0" w:rsidRDefault="0025637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</w:pPr>
            <w:r w:rsidRPr="002207D0"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  <w:t>0.1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6902B6FF" w14:textId="4F0B7B00" w:rsidR="00386B60" w:rsidRPr="002207D0" w:rsidRDefault="0025637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</w:pPr>
            <w:r w:rsidRPr="002207D0"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  <w:t>0.00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28333F56" w14:textId="6EA74787" w:rsidR="00386B60" w:rsidRPr="002207D0" w:rsidRDefault="0025637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</w:pPr>
            <w:r w:rsidRPr="002207D0"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  <w:t>0.0</w:t>
            </w:r>
            <w:r w:rsidR="004243E8" w:rsidRPr="002207D0"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  <w:t>4</w:t>
            </w:r>
            <w:r w:rsidRPr="002207D0"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  <w:t>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511192E5" w14:textId="02AA82CE" w:rsidR="00386B60" w:rsidRPr="002207D0" w:rsidRDefault="0025637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</w:pPr>
            <w:r w:rsidRPr="002207D0"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  <w:t>0.7</w:t>
            </w:r>
            <w:r w:rsidR="00822988" w:rsidRPr="002207D0"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  <w:t>L</w:t>
            </w:r>
            <w:r w:rsidRPr="002207D0"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2A3D2E10" w14:textId="1949B47E" w:rsidR="00386B60" w:rsidRPr="002207D0" w:rsidRDefault="0025637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</w:pPr>
            <w:r w:rsidRPr="002207D0"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  <w:t>0.0</w:t>
            </w:r>
            <w:r w:rsidR="004243E8" w:rsidRPr="002207D0"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  <w:t>17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081CF19C" w14:textId="58233C73" w:rsidR="00386B60" w:rsidRPr="002207D0" w:rsidRDefault="004243E8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</w:pPr>
            <w:r w:rsidRPr="002207D0"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  <w:t>0.001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596DA052" w14:textId="1A03CDAF" w:rsidR="00386B60" w:rsidRPr="002207D0" w:rsidRDefault="004243E8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</w:pPr>
            <w:r w:rsidRPr="002207D0"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  <w:t>0..003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5DAC61E6" w14:textId="5620B0FE" w:rsidR="00386B60" w:rsidRPr="002207D0" w:rsidRDefault="004243E8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</w:pPr>
            <w:r w:rsidRPr="002207D0"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  <w:t>0.03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393494EA" w14:textId="4D7E2849" w:rsidR="00386B60" w:rsidRPr="002207D0" w:rsidRDefault="004243E8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</w:pPr>
            <w:r w:rsidRPr="002207D0"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  <w:t>0.034</w:t>
            </w:r>
          </w:p>
        </w:tc>
      </w:tr>
      <w:tr w:rsidR="002207D0" w:rsidRPr="002207D0" w14:paraId="14726FA0" w14:textId="77777777" w:rsidTr="00D42C1E">
        <w:trPr>
          <w:trHeight w:val="19"/>
        </w:trPr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150A00B6" w14:textId="77777777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24"/>
                <w:szCs w:val="24"/>
              </w:rPr>
            </w:pPr>
            <w:bookmarkStart w:id="0" w:name="_Hlk212188089"/>
            <w:r w:rsidRPr="002207D0"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  <w:t>Wavelength (nm)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3BC9F4DF" w14:textId="77777777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24"/>
                <w:szCs w:val="24"/>
              </w:rPr>
            </w:pPr>
            <w:r w:rsidRPr="002207D0"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  <w:t>396.15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4DC3F60A" w14:textId="77777777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24"/>
                <w:szCs w:val="24"/>
              </w:rPr>
            </w:pPr>
            <w:r w:rsidRPr="002207D0"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  <w:t>189.04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71C2AE1A" w14:textId="77777777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24"/>
                <w:szCs w:val="24"/>
              </w:rPr>
            </w:pPr>
            <w:r w:rsidRPr="002207D0"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  <w:t>214.43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549E1ECB" w14:textId="77777777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24"/>
                <w:szCs w:val="24"/>
              </w:rPr>
            </w:pPr>
            <w:r w:rsidRPr="002207D0"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  <w:t>228.6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51103B9E" w14:textId="77777777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24"/>
                <w:szCs w:val="24"/>
              </w:rPr>
            </w:pPr>
            <w:r w:rsidRPr="002207D0"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  <w:t>267.71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76CC0F7C" w14:textId="77777777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24"/>
                <w:szCs w:val="24"/>
              </w:rPr>
            </w:pPr>
            <w:r w:rsidRPr="002207D0"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  <w:t>327.39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0D7B0841" w14:textId="77777777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24"/>
                <w:szCs w:val="24"/>
              </w:rPr>
            </w:pPr>
            <w:r w:rsidRPr="002207D0"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  <w:t>259.94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43F850FF" w14:textId="77777777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24"/>
                <w:szCs w:val="24"/>
              </w:rPr>
            </w:pPr>
            <w:r w:rsidRPr="002207D0"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  <w:t>184.95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84826FF" w14:textId="77777777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24"/>
                <w:szCs w:val="24"/>
              </w:rPr>
            </w:pPr>
            <w:r w:rsidRPr="002207D0"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  <w:t>231.6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730CCEBD" w14:textId="77777777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24"/>
                <w:szCs w:val="24"/>
              </w:rPr>
            </w:pPr>
            <w:r w:rsidRPr="002207D0"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  <w:t>220.35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4D641B26" w14:textId="77777777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24"/>
                <w:szCs w:val="24"/>
              </w:rPr>
            </w:pPr>
            <w:r w:rsidRPr="002207D0"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  <w:t>213.85</w:t>
            </w:r>
          </w:p>
        </w:tc>
      </w:tr>
      <w:bookmarkEnd w:id="0"/>
      <w:tr w:rsidR="00D531DF" w:rsidRPr="002207D0" w14:paraId="7516BC51" w14:textId="77777777" w:rsidTr="00D42C1E">
        <w:trPr>
          <w:trHeight w:val="19"/>
        </w:trPr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05311968" w14:textId="77777777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24"/>
                <w:szCs w:val="24"/>
              </w:rPr>
            </w:pPr>
            <w:proofErr w:type="gramStart"/>
            <w:r w:rsidRPr="002207D0"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  <w:t>Recovery(</w:t>
            </w:r>
            <w:proofErr w:type="gramEnd"/>
            <w:r w:rsidRPr="002207D0"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  <w:t>%)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47A85ACF" w14:textId="77777777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24"/>
                <w:szCs w:val="24"/>
              </w:rPr>
            </w:pPr>
            <w:r w:rsidRPr="002207D0"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  <w:t>100.47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0B0A19A" w14:textId="77777777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24"/>
                <w:szCs w:val="24"/>
              </w:rPr>
            </w:pPr>
            <w:r w:rsidRPr="002207D0"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  <w:t>82.27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333441BA" w14:textId="77777777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24"/>
                <w:szCs w:val="24"/>
              </w:rPr>
            </w:pPr>
            <w:r w:rsidRPr="002207D0"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  <w:t>97.15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76CA398F" w14:textId="77777777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24"/>
                <w:szCs w:val="24"/>
              </w:rPr>
            </w:pPr>
            <w:r w:rsidRPr="002207D0"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  <w:t>95.96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470F1D9B" w14:textId="77777777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24"/>
                <w:szCs w:val="24"/>
              </w:rPr>
            </w:pPr>
            <w:r w:rsidRPr="002207D0"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  <w:t>97.85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9EFAA7D" w14:textId="77777777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24"/>
                <w:szCs w:val="24"/>
              </w:rPr>
            </w:pPr>
            <w:r w:rsidRPr="002207D0"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  <w:t>95.26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6A6C3574" w14:textId="77777777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24"/>
                <w:szCs w:val="24"/>
              </w:rPr>
            </w:pPr>
            <w:r w:rsidRPr="002207D0"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  <w:t>95.57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544B9E3F" w14:textId="77777777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24"/>
                <w:szCs w:val="24"/>
              </w:rPr>
            </w:pPr>
            <w:r w:rsidRPr="002207D0"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  <w:t>80.56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7402C16F" w14:textId="77777777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24"/>
                <w:szCs w:val="24"/>
              </w:rPr>
            </w:pPr>
            <w:r w:rsidRPr="002207D0"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  <w:t>94.72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8C3A467" w14:textId="77777777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24"/>
                <w:szCs w:val="24"/>
              </w:rPr>
            </w:pPr>
            <w:r w:rsidRPr="002207D0"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  <w:t>93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7486DE9A" w14:textId="77777777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24"/>
                <w:szCs w:val="24"/>
              </w:rPr>
            </w:pPr>
            <w:r w:rsidRPr="002207D0"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  <w:t>86.12</w:t>
            </w:r>
          </w:p>
        </w:tc>
      </w:tr>
    </w:tbl>
    <w:p w14:paraId="044371BB" w14:textId="77777777" w:rsidR="00D531DF" w:rsidRPr="002207D0" w:rsidRDefault="00D531DF" w:rsidP="00D531DF">
      <w:pPr>
        <w:spacing w:after="0" w:line="240" w:lineRule="auto"/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</w:p>
    <w:p w14:paraId="053C122D" w14:textId="77777777" w:rsidR="00D42C1E" w:rsidRPr="002207D0" w:rsidRDefault="00D42C1E" w:rsidP="00D531DF">
      <w:pPr>
        <w:spacing w:line="240" w:lineRule="auto"/>
        <w:rPr>
          <w:rFonts w:ascii="BNazanin+Regular" w:eastAsia="Times New Roman" w:hAnsi="BNazanin+Regular" w:cs="Times New Roman"/>
          <w:color w:val="000000" w:themeColor="text1"/>
          <w:sz w:val="20"/>
          <w:szCs w:val="20"/>
        </w:rPr>
      </w:pPr>
    </w:p>
    <w:p w14:paraId="35EFB0EA" w14:textId="77777777" w:rsidR="00D42C1E" w:rsidRPr="002207D0" w:rsidRDefault="00D42C1E" w:rsidP="00D531DF">
      <w:pPr>
        <w:spacing w:line="240" w:lineRule="auto"/>
        <w:rPr>
          <w:rFonts w:ascii="BNazanin+Regular" w:eastAsia="Times New Roman" w:hAnsi="BNazanin+Regular" w:cs="Times New Roman"/>
          <w:color w:val="000000" w:themeColor="text1"/>
          <w:sz w:val="20"/>
          <w:szCs w:val="20"/>
        </w:rPr>
      </w:pPr>
    </w:p>
    <w:p w14:paraId="23AAE2A9" w14:textId="69336FF1" w:rsidR="00D92113" w:rsidRPr="002207D0" w:rsidRDefault="00D42C1E" w:rsidP="000438C2">
      <w:pPr>
        <w:spacing w:line="240" w:lineRule="auto"/>
        <w:rPr>
          <w:rFonts w:asciiTheme="majorBidi" w:eastAsia="Times New Roman" w:hAnsiTheme="majorBidi" w:cstheme="majorBidi"/>
          <w:color w:val="000000" w:themeColor="text1"/>
        </w:rPr>
      </w:pPr>
      <w:r w:rsidRPr="002207D0">
        <w:rPr>
          <w:rFonts w:asciiTheme="majorBidi" w:eastAsia="Times New Roman" w:hAnsiTheme="majorBidi" w:cstheme="majorBidi"/>
          <w:color w:val="000000" w:themeColor="text1"/>
          <w:sz w:val="20"/>
          <w:szCs w:val="20"/>
        </w:rPr>
        <w:t xml:space="preserve">Table </w:t>
      </w:r>
      <w:r w:rsidR="00D531DF" w:rsidRPr="002207D0">
        <w:rPr>
          <w:rFonts w:asciiTheme="majorBidi" w:eastAsia="Times New Roman" w:hAnsiTheme="majorBidi" w:cstheme="majorBidi"/>
          <w:color w:val="000000" w:themeColor="text1"/>
          <w:sz w:val="20"/>
          <w:szCs w:val="20"/>
        </w:rPr>
        <w:t xml:space="preserve">S2: Health risk assessment indices and variables based on </w:t>
      </w:r>
      <w:r w:rsidR="00BF775D" w:rsidRPr="002207D0">
        <w:rPr>
          <w:rFonts w:asciiTheme="majorBidi" w:eastAsia="Times New Roman" w:hAnsiTheme="majorBidi" w:cstheme="majorBidi"/>
          <w:color w:val="000000" w:themeColor="text1"/>
          <w:sz w:val="20"/>
          <w:szCs w:val="20"/>
        </w:rPr>
        <w:t xml:space="preserve">the </w:t>
      </w:r>
      <w:r w:rsidR="00D531DF" w:rsidRPr="002207D0">
        <w:rPr>
          <w:rFonts w:asciiTheme="majorBidi" w:eastAsia="Times New Roman" w:hAnsiTheme="majorBidi" w:cstheme="majorBidi"/>
          <w:color w:val="000000" w:themeColor="text1"/>
          <w:sz w:val="20"/>
          <w:szCs w:val="20"/>
        </w:rPr>
        <w:t>EPA model</w:t>
      </w:r>
    </w:p>
    <w:tbl>
      <w:tblPr>
        <w:tblW w:w="10436" w:type="dxa"/>
        <w:tblInd w:w="-455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895"/>
        <w:gridCol w:w="1980"/>
        <w:gridCol w:w="2615"/>
        <w:gridCol w:w="3600"/>
        <w:gridCol w:w="1346"/>
      </w:tblGrid>
      <w:tr w:rsidR="002207D0" w:rsidRPr="002207D0" w14:paraId="03A68A29" w14:textId="77777777" w:rsidTr="00EC139C">
        <w:trPr>
          <w:trHeight w:val="19"/>
        </w:trPr>
        <w:tc>
          <w:tcPr>
            <w:tcW w:w="8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6DC626B6" w14:textId="77777777" w:rsidR="00D92113" w:rsidRPr="002207D0" w:rsidRDefault="00D92113" w:rsidP="00D921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Variables</w:t>
            </w:r>
          </w:p>
        </w:tc>
        <w:tc>
          <w:tcPr>
            <w:tcW w:w="19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65C81298" w14:textId="77777777" w:rsidR="00D92113" w:rsidRPr="002207D0" w:rsidRDefault="00D92113" w:rsidP="00D921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Definition</w:t>
            </w:r>
          </w:p>
        </w:tc>
        <w:tc>
          <w:tcPr>
            <w:tcW w:w="26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477E426F" w14:textId="77777777" w:rsidR="00D92113" w:rsidRPr="002207D0" w:rsidRDefault="00D92113" w:rsidP="00D921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Unit</w:t>
            </w:r>
          </w:p>
        </w:tc>
        <w:tc>
          <w:tcPr>
            <w:tcW w:w="36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1C787C5" w14:textId="77777777" w:rsidR="00D92113" w:rsidRPr="002207D0" w:rsidRDefault="00D92113" w:rsidP="00D921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Value</w:t>
            </w:r>
          </w:p>
        </w:tc>
        <w:tc>
          <w:tcPr>
            <w:tcW w:w="1346" w:type="dxa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000000"/>
            </w:tcBorders>
            <w:vAlign w:val="center"/>
          </w:tcPr>
          <w:p w14:paraId="6EB07C89" w14:textId="77777777" w:rsidR="00D92113" w:rsidRPr="002207D0" w:rsidRDefault="00D92113" w:rsidP="00D921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2207D0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Refrences</w:t>
            </w:r>
            <w:proofErr w:type="spellEnd"/>
            <w:r w:rsidRPr="002207D0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</w:p>
        </w:tc>
      </w:tr>
      <w:tr w:rsidR="002207D0" w:rsidRPr="002207D0" w14:paraId="30107754" w14:textId="77777777" w:rsidTr="00EC139C">
        <w:trPr>
          <w:trHeight w:val="19"/>
        </w:trPr>
        <w:tc>
          <w:tcPr>
            <w:tcW w:w="8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70EFA13" w14:textId="77777777" w:rsidR="00D92113" w:rsidRPr="002207D0" w:rsidRDefault="00D92113" w:rsidP="00D921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C</w:t>
            </w:r>
          </w:p>
        </w:tc>
        <w:tc>
          <w:tcPr>
            <w:tcW w:w="19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049C60B4" w14:textId="77777777" w:rsidR="00D92113" w:rsidRPr="002207D0" w:rsidRDefault="00D92113" w:rsidP="00D921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Concentration</w:t>
            </w:r>
          </w:p>
        </w:tc>
        <w:tc>
          <w:tcPr>
            <w:tcW w:w="26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7E369CE6" w14:textId="77777777" w:rsidR="00D92113" w:rsidRPr="002207D0" w:rsidRDefault="00D92113" w:rsidP="00D921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mg/kg</w:t>
            </w:r>
          </w:p>
        </w:tc>
        <w:tc>
          <w:tcPr>
            <w:tcW w:w="36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02E16A6" w14:textId="77777777" w:rsidR="00D92113" w:rsidRPr="002207D0" w:rsidRDefault="00D92113" w:rsidP="00D921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Table 1</w:t>
            </w:r>
          </w:p>
        </w:tc>
        <w:tc>
          <w:tcPr>
            <w:tcW w:w="1346" w:type="dxa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000000"/>
            </w:tcBorders>
            <w:vAlign w:val="center"/>
          </w:tcPr>
          <w:p w14:paraId="532791C8" w14:textId="77777777" w:rsidR="00D92113" w:rsidRPr="002207D0" w:rsidRDefault="00D92113" w:rsidP="00D921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2207D0" w:rsidRPr="002207D0" w14:paraId="0C9CD740" w14:textId="77777777" w:rsidTr="00EC139C">
        <w:trPr>
          <w:trHeight w:val="19"/>
        </w:trPr>
        <w:tc>
          <w:tcPr>
            <w:tcW w:w="8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02BEAAE9" w14:textId="77777777" w:rsidR="00D92113" w:rsidRPr="002207D0" w:rsidRDefault="00D92113" w:rsidP="00D921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IR</w:t>
            </w:r>
          </w:p>
        </w:tc>
        <w:tc>
          <w:tcPr>
            <w:tcW w:w="19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67AF5481" w14:textId="77777777" w:rsidR="00D92113" w:rsidRPr="002207D0" w:rsidRDefault="00D92113" w:rsidP="00D921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Milk Intake Rate</w:t>
            </w:r>
          </w:p>
        </w:tc>
        <w:tc>
          <w:tcPr>
            <w:tcW w:w="26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4C49CAFB" w14:textId="77777777" w:rsidR="00D92113" w:rsidRPr="002207D0" w:rsidRDefault="00D92113" w:rsidP="00D921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kg/day</w:t>
            </w:r>
          </w:p>
        </w:tc>
        <w:tc>
          <w:tcPr>
            <w:tcW w:w="36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5FCE22A" w14:textId="77777777" w:rsidR="00D92113" w:rsidRPr="002207D0" w:rsidRDefault="00D92113" w:rsidP="00D921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Adult=0.06, Child= 0.03</w:t>
            </w:r>
          </w:p>
        </w:tc>
        <w:tc>
          <w:tcPr>
            <w:tcW w:w="1346" w:type="dxa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000000"/>
            </w:tcBorders>
            <w:vAlign w:val="center"/>
          </w:tcPr>
          <w:p w14:paraId="117D3D14" w14:textId="77777777" w:rsidR="00D92113" w:rsidRPr="002207D0" w:rsidRDefault="00D92113" w:rsidP="00D921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Theme="majorBidi" w:hAnsiTheme="majorBidi" w:cstheme="majorBidi"/>
                <w:color w:val="000000" w:themeColor="text1"/>
                <w:sz w:val="20"/>
                <w:szCs w:val="20"/>
                <w:lang w:bidi="fa-IR"/>
              </w:rPr>
              <w:fldChar w:fldCharType="begin"/>
            </w:r>
            <w:r w:rsidRPr="002207D0">
              <w:rPr>
                <w:rFonts w:asciiTheme="majorBidi" w:hAnsiTheme="majorBidi" w:cstheme="majorBidi"/>
                <w:color w:val="000000" w:themeColor="text1"/>
                <w:sz w:val="20"/>
                <w:szCs w:val="20"/>
                <w:lang w:bidi="fa-IR"/>
              </w:rPr>
              <w:instrText xml:space="preserve"> ADDIN EN.CITE &lt;EndNote&gt;&lt;Cite&gt;&lt;Author&gt;EPA&lt;/Author&gt;&lt;Year&gt;2011&lt;/Year&gt;&lt;RecNum&gt;69&lt;/RecNum&gt;&lt;DisplayText&gt;(EPA 2011)&lt;/DisplayText&gt;&lt;record&gt;&lt;rec-number&gt;69&lt;/rec-number&gt;&lt;foreign-keys&gt;&lt;key app="EN" db-id="52wp0ftfz05p90ew90txeapdsr5t0eaterer" timestamp="1714741095"&gt;69&lt;/key&gt;&lt;/foreign-keys&gt;&lt;ref-type name="Report"&gt;27&lt;/ref-type&gt;&lt;contributors&gt;&lt;authors&gt;&lt;author&gt;EPA, US&lt;/author&gt;&lt;/authors&gt;&lt;/contributors&gt;&lt;titles&gt;&lt;title&gt;Exposure Factors Handbook 2011 Edition (Final Report). US Environmental Protection Agency, Washington, DC&lt;/title&gt;&lt;/titles&gt;&lt;dates&gt;&lt;year&gt;2011&lt;/year&gt;&lt;/dates&gt;&lt;publisher&gt;EPA/600/R-09&lt;/publisher&gt;&lt;urls&gt;&lt;/urls&gt;&lt;/record&gt;&lt;/Cite&gt;&lt;/EndNote&gt;</w:instrText>
            </w:r>
            <w:r w:rsidRPr="002207D0">
              <w:rPr>
                <w:rFonts w:asciiTheme="majorBidi" w:hAnsiTheme="majorBidi" w:cstheme="majorBidi"/>
                <w:color w:val="000000" w:themeColor="text1"/>
                <w:sz w:val="20"/>
                <w:szCs w:val="20"/>
                <w:lang w:bidi="fa-IR"/>
              </w:rPr>
              <w:fldChar w:fldCharType="separate"/>
            </w:r>
            <w:r w:rsidRPr="002207D0">
              <w:rPr>
                <w:rFonts w:asciiTheme="majorBidi" w:hAnsiTheme="majorBidi" w:cstheme="majorBidi"/>
                <w:noProof/>
                <w:color w:val="000000" w:themeColor="text1"/>
                <w:sz w:val="20"/>
                <w:szCs w:val="20"/>
                <w:lang w:bidi="fa-IR"/>
              </w:rPr>
              <w:t>(</w:t>
            </w:r>
            <w:r w:rsidRPr="002207D0">
              <w:rPr>
                <w:rFonts w:asciiTheme="majorBidi" w:hAnsiTheme="majorBidi" w:cstheme="majorBidi"/>
                <w:noProof/>
                <w:color w:val="000000" w:themeColor="text1"/>
                <w:sz w:val="18"/>
                <w:szCs w:val="18"/>
                <w:lang w:bidi="fa-IR"/>
              </w:rPr>
              <w:t>Statistics</w:t>
            </w:r>
            <w:r w:rsidRPr="002207D0">
              <w:rPr>
                <w:noProof/>
                <w:color w:val="000000" w:themeColor="text1"/>
                <w:lang w:bidi="fa-IR"/>
              </w:rPr>
              <w:t xml:space="preserve"> 2016</w:t>
            </w:r>
            <w:r w:rsidRPr="002207D0">
              <w:rPr>
                <w:rFonts w:asciiTheme="majorBidi" w:hAnsiTheme="majorBidi" w:cstheme="majorBidi"/>
                <w:noProof/>
                <w:color w:val="000000" w:themeColor="text1"/>
                <w:sz w:val="20"/>
                <w:szCs w:val="20"/>
                <w:lang w:bidi="fa-IR"/>
              </w:rPr>
              <w:t>)</w:t>
            </w:r>
            <w:r w:rsidRPr="002207D0">
              <w:rPr>
                <w:rFonts w:asciiTheme="majorBidi" w:hAnsiTheme="majorBidi" w:cstheme="majorBidi"/>
                <w:color w:val="000000" w:themeColor="text1"/>
                <w:sz w:val="20"/>
                <w:szCs w:val="20"/>
                <w:lang w:bidi="fa-IR"/>
              </w:rPr>
              <w:fldChar w:fldCharType="end"/>
            </w:r>
          </w:p>
        </w:tc>
      </w:tr>
      <w:tr w:rsidR="002207D0" w:rsidRPr="002207D0" w14:paraId="15D424BD" w14:textId="77777777" w:rsidTr="00EC139C">
        <w:trPr>
          <w:trHeight w:val="19"/>
        </w:trPr>
        <w:tc>
          <w:tcPr>
            <w:tcW w:w="8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77FA6174" w14:textId="77777777" w:rsidR="00D92113" w:rsidRPr="002207D0" w:rsidRDefault="00D92113" w:rsidP="00D921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EF</w:t>
            </w:r>
          </w:p>
        </w:tc>
        <w:tc>
          <w:tcPr>
            <w:tcW w:w="19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5B79899D" w14:textId="77777777" w:rsidR="00D92113" w:rsidRPr="002207D0" w:rsidRDefault="00D92113" w:rsidP="00D921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Exposure Frequency</w:t>
            </w:r>
          </w:p>
        </w:tc>
        <w:tc>
          <w:tcPr>
            <w:tcW w:w="26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60A12A38" w14:textId="77777777" w:rsidR="00D92113" w:rsidRPr="002207D0" w:rsidRDefault="00D92113" w:rsidP="00D921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Days/Year</w:t>
            </w:r>
          </w:p>
        </w:tc>
        <w:tc>
          <w:tcPr>
            <w:tcW w:w="36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1DD8C8C" w14:textId="77777777" w:rsidR="00D92113" w:rsidRPr="002207D0" w:rsidRDefault="00D92113" w:rsidP="00D921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365</w:t>
            </w:r>
          </w:p>
        </w:tc>
        <w:tc>
          <w:tcPr>
            <w:tcW w:w="1346" w:type="dxa"/>
            <w:vMerge w:val="restart"/>
            <w:tcBorders>
              <w:top w:val="single" w:sz="4" w:space="0" w:color="000000"/>
              <w:left w:val="single" w:sz="4" w:space="0" w:color="auto"/>
              <w:right w:val="single" w:sz="4" w:space="0" w:color="000000"/>
            </w:tcBorders>
            <w:vAlign w:val="center"/>
          </w:tcPr>
          <w:p w14:paraId="4B65A768" w14:textId="77777777" w:rsidR="00D92113" w:rsidRPr="002207D0" w:rsidRDefault="00D92113" w:rsidP="00D921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Theme="majorBidi" w:hAnsiTheme="majorBidi" w:cstheme="majorBidi"/>
                <w:color w:val="000000" w:themeColor="text1"/>
                <w:sz w:val="20"/>
                <w:szCs w:val="20"/>
                <w:lang w:bidi="fa-IR"/>
              </w:rPr>
              <w:fldChar w:fldCharType="begin"/>
            </w:r>
            <w:r w:rsidRPr="002207D0">
              <w:rPr>
                <w:rFonts w:asciiTheme="majorBidi" w:hAnsiTheme="majorBidi" w:cstheme="majorBidi"/>
                <w:color w:val="000000" w:themeColor="text1"/>
                <w:sz w:val="20"/>
                <w:szCs w:val="20"/>
                <w:lang w:bidi="fa-IR"/>
              </w:rPr>
              <w:instrText xml:space="preserve"> ADDIN EN.CITE &lt;EndNote&gt;&lt;Cite&gt;&lt;Author&gt;EPA&lt;/Author&gt;&lt;Year&gt;2011&lt;/Year&gt;&lt;RecNum&gt;69&lt;/RecNum&gt;&lt;DisplayText&gt;(EPA 2011)&lt;/DisplayText&gt;&lt;record&gt;&lt;rec-number&gt;69&lt;/rec-number&gt;&lt;foreign-keys&gt;&lt;key app="EN" db-id="52wp0ftfz05p90ew90txeapdsr5t0eaterer" timestamp="1714741095"&gt;69&lt;/key&gt;&lt;/foreign-keys&gt;&lt;ref-type name="Report"&gt;27&lt;/ref-type&gt;&lt;contributors&gt;&lt;authors&gt;&lt;author&gt;EPA, US&lt;/author&gt;&lt;/authors&gt;&lt;/contributors&gt;&lt;titles&gt;&lt;title&gt;Exposure Factors Handbook 2011 Edition (Final Report). US Environmental Protection Agency, Washington, DC&lt;/title&gt;&lt;/titles&gt;&lt;dates&gt;&lt;year&gt;2011&lt;/year&gt;&lt;/dates&gt;&lt;publisher&gt;EPA/600/R-09&lt;/publisher&gt;&lt;urls&gt;&lt;/urls&gt;&lt;/record&gt;&lt;/Cite&gt;&lt;/EndNote&gt;</w:instrText>
            </w:r>
            <w:r w:rsidRPr="002207D0">
              <w:rPr>
                <w:rFonts w:asciiTheme="majorBidi" w:hAnsiTheme="majorBidi" w:cstheme="majorBidi"/>
                <w:color w:val="000000" w:themeColor="text1"/>
                <w:sz w:val="20"/>
                <w:szCs w:val="20"/>
                <w:lang w:bidi="fa-IR"/>
              </w:rPr>
              <w:fldChar w:fldCharType="separate"/>
            </w:r>
            <w:r w:rsidRPr="002207D0">
              <w:rPr>
                <w:rFonts w:asciiTheme="majorBidi" w:hAnsiTheme="majorBidi" w:cstheme="majorBidi"/>
                <w:noProof/>
                <w:color w:val="000000" w:themeColor="text1"/>
                <w:sz w:val="20"/>
                <w:szCs w:val="20"/>
                <w:lang w:bidi="fa-IR"/>
              </w:rPr>
              <w:t>(U</w:t>
            </w:r>
            <w:r w:rsidRPr="002207D0">
              <w:rPr>
                <w:noProof/>
                <w:color w:val="000000" w:themeColor="text1"/>
                <w:lang w:bidi="fa-IR"/>
              </w:rPr>
              <w:t>S</w:t>
            </w:r>
            <w:r w:rsidRPr="002207D0">
              <w:rPr>
                <w:rFonts w:asciiTheme="majorBidi" w:hAnsiTheme="majorBidi" w:cstheme="majorBidi"/>
                <w:noProof/>
                <w:color w:val="000000" w:themeColor="text1"/>
                <w:sz w:val="20"/>
                <w:szCs w:val="20"/>
                <w:lang w:bidi="fa-IR"/>
              </w:rPr>
              <w:t>EPA 2011)</w:t>
            </w:r>
            <w:r w:rsidRPr="002207D0">
              <w:rPr>
                <w:rFonts w:asciiTheme="majorBidi" w:hAnsiTheme="majorBidi" w:cstheme="majorBidi"/>
                <w:color w:val="000000" w:themeColor="text1"/>
                <w:sz w:val="20"/>
                <w:szCs w:val="20"/>
                <w:lang w:bidi="fa-IR"/>
              </w:rPr>
              <w:fldChar w:fldCharType="end"/>
            </w:r>
          </w:p>
        </w:tc>
      </w:tr>
      <w:tr w:rsidR="002207D0" w:rsidRPr="002207D0" w14:paraId="13B726A1" w14:textId="77777777" w:rsidTr="00EC139C">
        <w:trPr>
          <w:trHeight w:val="19"/>
        </w:trPr>
        <w:tc>
          <w:tcPr>
            <w:tcW w:w="8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069225FA" w14:textId="77777777" w:rsidR="00D92113" w:rsidRPr="002207D0" w:rsidRDefault="00D92113" w:rsidP="00D921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ED</w:t>
            </w:r>
          </w:p>
        </w:tc>
        <w:tc>
          <w:tcPr>
            <w:tcW w:w="19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FC7ADF4" w14:textId="77777777" w:rsidR="00D92113" w:rsidRPr="002207D0" w:rsidRDefault="00D92113" w:rsidP="00D921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Exposure Duration</w:t>
            </w:r>
          </w:p>
        </w:tc>
        <w:tc>
          <w:tcPr>
            <w:tcW w:w="26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1A694415" w14:textId="77777777" w:rsidR="00D92113" w:rsidRPr="002207D0" w:rsidRDefault="00D92113" w:rsidP="00D921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Year</w:t>
            </w:r>
          </w:p>
        </w:tc>
        <w:tc>
          <w:tcPr>
            <w:tcW w:w="36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3659652" w14:textId="77777777" w:rsidR="00D92113" w:rsidRPr="002207D0" w:rsidRDefault="00D92113" w:rsidP="00D921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Adult=70, Child= 6</w:t>
            </w:r>
          </w:p>
        </w:tc>
        <w:tc>
          <w:tcPr>
            <w:tcW w:w="1346" w:type="dxa"/>
            <w:vMerge/>
            <w:tcBorders>
              <w:left w:val="single" w:sz="4" w:space="0" w:color="auto"/>
              <w:right w:val="single" w:sz="4" w:space="0" w:color="000000"/>
            </w:tcBorders>
            <w:vAlign w:val="center"/>
          </w:tcPr>
          <w:p w14:paraId="7B44A692" w14:textId="77777777" w:rsidR="00D92113" w:rsidRPr="002207D0" w:rsidRDefault="00D92113" w:rsidP="00D921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2207D0" w:rsidRPr="002207D0" w14:paraId="0CDBBDD6" w14:textId="77777777" w:rsidTr="00EC139C">
        <w:trPr>
          <w:trHeight w:val="19"/>
        </w:trPr>
        <w:tc>
          <w:tcPr>
            <w:tcW w:w="8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74519E11" w14:textId="77777777" w:rsidR="00D92113" w:rsidRPr="002207D0" w:rsidRDefault="00D92113" w:rsidP="00D921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BW</w:t>
            </w:r>
          </w:p>
        </w:tc>
        <w:tc>
          <w:tcPr>
            <w:tcW w:w="19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7A29D920" w14:textId="77777777" w:rsidR="00D92113" w:rsidRPr="002207D0" w:rsidRDefault="00D92113" w:rsidP="00D921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Body Weight</w:t>
            </w:r>
          </w:p>
        </w:tc>
        <w:tc>
          <w:tcPr>
            <w:tcW w:w="26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327B90A5" w14:textId="77777777" w:rsidR="00D92113" w:rsidRPr="002207D0" w:rsidRDefault="00D92113" w:rsidP="00D921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kg</w:t>
            </w:r>
          </w:p>
        </w:tc>
        <w:tc>
          <w:tcPr>
            <w:tcW w:w="36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968D2B2" w14:textId="77777777" w:rsidR="00D92113" w:rsidRPr="002207D0" w:rsidRDefault="00D92113" w:rsidP="00D921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Adult=70, Child= 20</w:t>
            </w:r>
          </w:p>
        </w:tc>
        <w:tc>
          <w:tcPr>
            <w:tcW w:w="1346" w:type="dxa"/>
            <w:vMerge/>
            <w:tcBorders>
              <w:left w:val="single" w:sz="4" w:space="0" w:color="auto"/>
              <w:right w:val="single" w:sz="4" w:space="0" w:color="000000"/>
            </w:tcBorders>
            <w:vAlign w:val="center"/>
          </w:tcPr>
          <w:p w14:paraId="5567DED0" w14:textId="77777777" w:rsidR="00D92113" w:rsidRPr="002207D0" w:rsidRDefault="00D92113" w:rsidP="00D921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2207D0" w:rsidRPr="002207D0" w14:paraId="2B8DCEF4" w14:textId="77777777" w:rsidTr="00EC139C">
        <w:trPr>
          <w:trHeight w:val="19"/>
        </w:trPr>
        <w:tc>
          <w:tcPr>
            <w:tcW w:w="8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650E8046" w14:textId="77777777" w:rsidR="00D92113" w:rsidRPr="002207D0" w:rsidRDefault="00D92113" w:rsidP="00D921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AT</w:t>
            </w:r>
          </w:p>
        </w:tc>
        <w:tc>
          <w:tcPr>
            <w:tcW w:w="19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785BECD8" w14:textId="77777777" w:rsidR="00D92113" w:rsidRPr="002207D0" w:rsidRDefault="00D92113" w:rsidP="00D921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Average Time</w:t>
            </w:r>
          </w:p>
        </w:tc>
        <w:tc>
          <w:tcPr>
            <w:tcW w:w="26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799A1E7D" w14:textId="77777777" w:rsidR="00D92113" w:rsidRPr="002207D0" w:rsidRDefault="00D92113" w:rsidP="00D921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Days</w:t>
            </w:r>
          </w:p>
        </w:tc>
        <w:tc>
          <w:tcPr>
            <w:tcW w:w="36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890A3B6" w14:textId="77777777" w:rsidR="00D92113" w:rsidRPr="002207D0" w:rsidRDefault="00D92113" w:rsidP="00D921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Adult=25550, Child= 2190</w:t>
            </w:r>
          </w:p>
        </w:tc>
        <w:tc>
          <w:tcPr>
            <w:tcW w:w="1346" w:type="dxa"/>
            <w:vMerge/>
            <w:tcBorders>
              <w:left w:val="single" w:sz="4" w:space="0" w:color="auto"/>
              <w:bottom w:val="single" w:sz="4" w:space="0" w:color="000000"/>
              <w:right w:val="single" w:sz="4" w:space="0" w:color="000000"/>
            </w:tcBorders>
            <w:vAlign w:val="center"/>
          </w:tcPr>
          <w:p w14:paraId="4FE55229" w14:textId="77777777" w:rsidR="00D92113" w:rsidRPr="002207D0" w:rsidRDefault="00D92113" w:rsidP="00D921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2207D0" w:rsidRPr="002207D0" w14:paraId="212AAF81" w14:textId="77777777" w:rsidTr="00EC139C">
        <w:trPr>
          <w:trHeight w:val="19"/>
        </w:trPr>
        <w:tc>
          <w:tcPr>
            <w:tcW w:w="8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7A493B3B" w14:textId="77777777" w:rsidR="00D92113" w:rsidRPr="002207D0" w:rsidRDefault="00D92113" w:rsidP="00D921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EDI</w:t>
            </w:r>
          </w:p>
        </w:tc>
        <w:tc>
          <w:tcPr>
            <w:tcW w:w="19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66724968" w14:textId="77777777" w:rsidR="00D92113" w:rsidRPr="002207D0" w:rsidRDefault="00D92113" w:rsidP="00D921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Estimated Daily Intake</w:t>
            </w:r>
          </w:p>
        </w:tc>
        <w:tc>
          <w:tcPr>
            <w:tcW w:w="26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4977081A" w14:textId="77777777" w:rsidR="00D92113" w:rsidRPr="002207D0" w:rsidRDefault="00D92113" w:rsidP="00D921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mg/kg/day</w:t>
            </w:r>
          </w:p>
        </w:tc>
        <w:tc>
          <w:tcPr>
            <w:tcW w:w="36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67EA7CE" w14:textId="77777777" w:rsidR="00D92113" w:rsidRPr="002207D0" w:rsidRDefault="00D92113" w:rsidP="00D921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Table 2</w:t>
            </w:r>
          </w:p>
        </w:tc>
        <w:tc>
          <w:tcPr>
            <w:tcW w:w="1346" w:type="dxa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000000"/>
            </w:tcBorders>
            <w:vAlign w:val="center"/>
          </w:tcPr>
          <w:p w14:paraId="73F88C49" w14:textId="77777777" w:rsidR="00D92113" w:rsidRPr="002207D0" w:rsidRDefault="00D92113" w:rsidP="00D921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2207D0" w:rsidRPr="002207D0" w14:paraId="3E3DDCFB" w14:textId="77777777" w:rsidTr="00EC139C">
        <w:trPr>
          <w:trHeight w:val="19"/>
        </w:trPr>
        <w:tc>
          <w:tcPr>
            <w:tcW w:w="8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7D9B9963" w14:textId="77777777" w:rsidR="00D92113" w:rsidRPr="002207D0" w:rsidRDefault="00D92113" w:rsidP="00D921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2207D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RfD</w:t>
            </w:r>
            <w:proofErr w:type="spellEnd"/>
          </w:p>
        </w:tc>
        <w:tc>
          <w:tcPr>
            <w:tcW w:w="19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55586DA4" w14:textId="77777777" w:rsidR="00D92113" w:rsidRPr="002207D0" w:rsidRDefault="00D92113" w:rsidP="00D921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Oral Reference Dose</w:t>
            </w:r>
          </w:p>
        </w:tc>
        <w:tc>
          <w:tcPr>
            <w:tcW w:w="26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3C72FE07" w14:textId="77777777" w:rsidR="00D92113" w:rsidRPr="002207D0" w:rsidRDefault="00D92113" w:rsidP="00D921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mg/kg/day</w:t>
            </w:r>
          </w:p>
        </w:tc>
        <w:tc>
          <w:tcPr>
            <w:tcW w:w="36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2881708" w14:textId="77777777" w:rsidR="00D92113" w:rsidRPr="002207D0" w:rsidRDefault="00D92113" w:rsidP="00D921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As=0.0003, Cd=0.001, Al=0.7, Co=0.0004, Cu=0.04, Fe=0.7, Hg=0.0004, Zn=0.3, Cr=0.003, Ni=0.02, Pb=0.0035, Ba= 0.07</w:t>
            </w:r>
          </w:p>
        </w:tc>
        <w:tc>
          <w:tcPr>
            <w:tcW w:w="1346" w:type="dxa"/>
            <w:vMerge w:val="restart"/>
            <w:tcBorders>
              <w:top w:val="single" w:sz="4" w:space="0" w:color="000000"/>
              <w:left w:val="single" w:sz="4" w:space="0" w:color="auto"/>
              <w:right w:val="single" w:sz="4" w:space="0" w:color="000000"/>
            </w:tcBorders>
            <w:vAlign w:val="center"/>
          </w:tcPr>
          <w:p w14:paraId="59E84221" w14:textId="77777777" w:rsidR="00D92113" w:rsidRPr="002207D0" w:rsidRDefault="00D92113" w:rsidP="00D921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Theme="majorBidi" w:hAnsiTheme="majorBidi" w:cstheme="majorBidi"/>
                <w:color w:val="000000" w:themeColor="text1"/>
                <w:sz w:val="20"/>
                <w:szCs w:val="20"/>
                <w:lang w:bidi="fa-IR"/>
              </w:rPr>
              <w:fldChar w:fldCharType="begin"/>
            </w:r>
            <w:r w:rsidRPr="002207D0">
              <w:rPr>
                <w:rFonts w:asciiTheme="majorBidi" w:hAnsiTheme="majorBidi" w:cstheme="majorBidi"/>
                <w:color w:val="000000" w:themeColor="text1"/>
                <w:sz w:val="20"/>
                <w:szCs w:val="20"/>
                <w:lang w:bidi="fa-IR"/>
              </w:rPr>
              <w:instrText xml:space="preserve"> ADDIN EN.CITE &lt;EndNote&gt;&lt;Cite&gt;&lt;Author&gt;EPA&lt;/Author&gt;&lt;Year&gt;2011&lt;/Year&gt;&lt;RecNum&gt;69&lt;/RecNum&gt;&lt;DisplayText&gt;(EPA 2011)&lt;/DisplayText&gt;&lt;record&gt;&lt;rec-number&gt;69&lt;/rec-number&gt;&lt;foreign-keys&gt;&lt;key app="EN" db-id="52wp0ftfz05p90ew90txeapdsr5t0eaterer" timestamp="1714741095"&gt;69&lt;/key&gt;&lt;/foreign-keys&gt;&lt;ref-type name="Report"&gt;27&lt;/ref-type&gt;&lt;contributors&gt;&lt;authors&gt;&lt;author&gt;EPA, US&lt;/author&gt;&lt;/authors&gt;&lt;/contributors&gt;&lt;titles&gt;&lt;title&gt;Exposure Factors Handbook 2011 Edition (Final Report). US Environmental Protection Agency, Washington, DC&lt;/title&gt;&lt;/titles&gt;&lt;dates&gt;&lt;year&gt;2011&lt;/year&gt;&lt;/dates&gt;&lt;publisher&gt;EPA/600/R-09&lt;/publisher&gt;&lt;urls&gt;&lt;/urls&gt;&lt;/record&gt;&lt;/Cite&gt;&lt;/EndNote&gt;</w:instrText>
            </w:r>
            <w:r w:rsidRPr="002207D0">
              <w:rPr>
                <w:rFonts w:asciiTheme="majorBidi" w:hAnsiTheme="majorBidi" w:cstheme="majorBidi"/>
                <w:color w:val="000000" w:themeColor="text1"/>
                <w:sz w:val="20"/>
                <w:szCs w:val="20"/>
                <w:lang w:bidi="fa-IR"/>
              </w:rPr>
              <w:fldChar w:fldCharType="separate"/>
            </w:r>
            <w:r w:rsidRPr="002207D0">
              <w:rPr>
                <w:rFonts w:asciiTheme="majorBidi" w:hAnsiTheme="majorBidi" w:cstheme="majorBidi"/>
                <w:noProof/>
                <w:color w:val="000000" w:themeColor="text1"/>
                <w:sz w:val="20"/>
                <w:szCs w:val="20"/>
                <w:lang w:bidi="fa-IR"/>
              </w:rPr>
              <w:t>(U</w:t>
            </w:r>
            <w:r w:rsidRPr="002207D0">
              <w:rPr>
                <w:noProof/>
                <w:color w:val="000000" w:themeColor="text1"/>
                <w:lang w:bidi="fa-IR"/>
              </w:rPr>
              <w:t>S</w:t>
            </w:r>
            <w:r w:rsidRPr="002207D0">
              <w:rPr>
                <w:rFonts w:asciiTheme="majorBidi" w:hAnsiTheme="majorBidi" w:cstheme="majorBidi"/>
                <w:noProof/>
                <w:color w:val="000000" w:themeColor="text1"/>
                <w:sz w:val="20"/>
                <w:szCs w:val="20"/>
                <w:lang w:bidi="fa-IR"/>
              </w:rPr>
              <w:t>EPA 2011)</w:t>
            </w:r>
            <w:r w:rsidRPr="002207D0">
              <w:rPr>
                <w:rFonts w:asciiTheme="majorBidi" w:hAnsiTheme="majorBidi" w:cstheme="majorBidi"/>
                <w:color w:val="000000" w:themeColor="text1"/>
                <w:sz w:val="20"/>
                <w:szCs w:val="20"/>
                <w:lang w:bidi="fa-IR"/>
              </w:rPr>
              <w:fldChar w:fldCharType="end"/>
            </w:r>
          </w:p>
        </w:tc>
      </w:tr>
      <w:tr w:rsidR="002207D0" w:rsidRPr="002207D0" w14:paraId="37C789AD" w14:textId="77777777" w:rsidTr="00EC139C">
        <w:trPr>
          <w:trHeight w:val="19"/>
        </w:trPr>
        <w:tc>
          <w:tcPr>
            <w:tcW w:w="8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66535FB9" w14:textId="77777777" w:rsidR="00D92113" w:rsidRPr="002207D0" w:rsidRDefault="00D92113" w:rsidP="00D921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OSF</w:t>
            </w:r>
          </w:p>
        </w:tc>
        <w:tc>
          <w:tcPr>
            <w:tcW w:w="19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78C348B" w14:textId="77777777" w:rsidR="00D92113" w:rsidRPr="002207D0" w:rsidRDefault="00D92113" w:rsidP="00D921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Oral Slope Factor</w:t>
            </w:r>
          </w:p>
        </w:tc>
        <w:tc>
          <w:tcPr>
            <w:tcW w:w="26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48C88765" w14:textId="77777777" w:rsidR="00D92113" w:rsidRPr="002207D0" w:rsidRDefault="00D92113" w:rsidP="00D921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mg/kg/day-1</w:t>
            </w:r>
          </w:p>
        </w:tc>
        <w:tc>
          <w:tcPr>
            <w:tcW w:w="36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FFF11CC" w14:textId="77777777" w:rsidR="00D92113" w:rsidRPr="002207D0" w:rsidRDefault="00D92113" w:rsidP="00D921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As=1.5, Pb=0.0085, Cd=0.38, Hg=0.0003</w:t>
            </w:r>
          </w:p>
        </w:tc>
        <w:tc>
          <w:tcPr>
            <w:tcW w:w="1346" w:type="dxa"/>
            <w:vMerge/>
            <w:tcBorders>
              <w:left w:val="single" w:sz="4" w:space="0" w:color="auto"/>
              <w:bottom w:val="single" w:sz="4" w:space="0" w:color="000000"/>
              <w:right w:val="single" w:sz="4" w:space="0" w:color="000000"/>
            </w:tcBorders>
            <w:vAlign w:val="center"/>
          </w:tcPr>
          <w:p w14:paraId="075A8C5D" w14:textId="77777777" w:rsidR="00D92113" w:rsidRPr="002207D0" w:rsidRDefault="00D92113" w:rsidP="00D921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2207D0" w:rsidRPr="002207D0" w14:paraId="1B962F37" w14:textId="77777777" w:rsidTr="00EC139C">
        <w:trPr>
          <w:trHeight w:val="19"/>
        </w:trPr>
        <w:tc>
          <w:tcPr>
            <w:tcW w:w="8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7CF98D08" w14:textId="77777777" w:rsidR="00D92113" w:rsidRPr="002207D0" w:rsidRDefault="00D92113" w:rsidP="00D921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HQ</w:t>
            </w:r>
          </w:p>
        </w:tc>
        <w:tc>
          <w:tcPr>
            <w:tcW w:w="19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0CA46E49" w14:textId="77777777" w:rsidR="00D92113" w:rsidRPr="002207D0" w:rsidRDefault="00D92113" w:rsidP="00D921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Hazard Quotient</w:t>
            </w:r>
          </w:p>
          <w:p w14:paraId="1B279C19" w14:textId="77777777" w:rsidR="00D92113" w:rsidRPr="002207D0" w:rsidRDefault="00D92113" w:rsidP="00D921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26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599C19B0" w14:textId="47351460" w:rsidR="00D92113" w:rsidRPr="002207D0" w:rsidRDefault="00D92113" w:rsidP="00BF775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 xml:space="preserve">THQ </w:t>
            </w:r>
            <w:r w:rsidR="00BF775D" w:rsidRPr="002207D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indicates</w:t>
            </w:r>
            <w:r w:rsidRPr="002207D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  <w:r w:rsidR="00BF775D" w:rsidRPr="002207D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 xml:space="preserve">a </w:t>
            </w:r>
            <w:r w:rsidRPr="002207D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possible non-carcinogenic risk to toxic elements</w:t>
            </w:r>
          </w:p>
        </w:tc>
        <w:tc>
          <w:tcPr>
            <w:tcW w:w="36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4924E07" w14:textId="77777777" w:rsidR="00D92113" w:rsidRPr="002207D0" w:rsidRDefault="00D92113" w:rsidP="00D921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Table 3</w:t>
            </w:r>
          </w:p>
        </w:tc>
        <w:tc>
          <w:tcPr>
            <w:tcW w:w="1346" w:type="dxa"/>
            <w:vMerge w:val="restart"/>
            <w:tcBorders>
              <w:top w:val="single" w:sz="4" w:space="0" w:color="000000"/>
              <w:left w:val="single" w:sz="4" w:space="0" w:color="auto"/>
              <w:right w:val="single" w:sz="4" w:space="0" w:color="000000"/>
            </w:tcBorders>
            <w:vAlign w:val="center"/>
          </w:tcPr>
          <w:p w14:paraId="0BC83B43" w14:textId="77777777" w:rsidR="00D92113" w:rsidRPr="002207D0" w:rsidRDefault="00D92113" w:rsidP="00D921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Theme="majorBidi" w:hAnsiTheme="majorBidi" w:cstheme="majorBidi"/>
                <w:color w:val="000000" w:themeColor="text1"/>
                <w:sz w:val="20"/>
                <w:szCs w:val="20"/>
                <w:lang w:bidi="fa-IR"/>
              </w:rPr>
              <w:fldChar w:fldCharType="begin"/>
            </w:r>
            <w:r w:rsidRPr="002207D0">
              <w:rPr>
                <w:rFonts w:asciiTheme="majorBidi" w:hAnsiTheme="majorBidi" w:cstheme="majorBidi"/>
                <w:color w:val="000000" w:themeColor="text1"/>
                <w:sz w:val="20"/>
                <w:szCs w:val="20"/>
                <w:lang w:bidi="fa-IR"/>
              </w:rPr>
              <w:instrText xml:space="preserve"> ADDIN EN.CITE &lt;EndNote&gt;&lt;Cite&gt;&lt;Author&gt;Epa&lt;/Author&gt;&lt;Year&gt;2005&lt;/Year&gt;&lt;RecNum&gt;23&lt;/RecNum&gt;&lt;DisplayText&gt;(USEPA 2001, Epa 2005)&lt;/DisplayText&gt;&lt;record&gt;&lt;rec-number&gt;23&lt;/rec-number&gt;&lt;foreign-keys&gt;&lt;key app="EN" db-id="52wp0ftfz05p90ew90txeapdsr5t0eaterer" timestamp="1714404339"&gt;23&lt;/key&gt;&lt;/foreign-keys&gt;&lt;ref-type name="Journal Article"&gt;17&lt;/ref-type&gt;&lt;contributors&gt;&lt;authors&gt;&lt;author&gt;Epa, US&lt;/author&gt;&lt;/authors&gt;&lt;/contributors&gt;&lt;titles&gt;&lt;title&gt;Guidelines for carcinogen risk assessment&lt;/title&gt;&lt;secondary-title&gt;Washington, DC&lt;/secondary-title&gt;&lt;/titles&gt;&lt;periodical&gt;&lt;full-title&gt;Washington, DC&lt;/full-title&gt;&lt;/periodical&gt;&lt;dates&gt;&lt;year&gt;2005&lt;/year&gt;&lt;/dates&gt;&lt;urls&gt;&lt;/urls&gt;&lt;/record&gt;&lt;/Cite&gt;&lt;Cite&gt;&lt;Author&gt;USEPA&lt;/Author&gt;&lt;Year&gt;2001&lt;/Year&gt;&lt;RecNum&gt;22&lt;/RecNum&gt;&lt;record&gt;&lt;rec-number&gt;22&lt;/rec-number&gt;&lt;foreign-keys&gt;&lt;key app="EN" db-id="52wp0ftfz05p90ew90txeapdsr5t0eaterer" timestamp="1714403851"&gt;22&lt;/key&gt;&lt;/foreign-keys&gt;&lt;ref-type name="Generic"&gt;13&lt;/ref-type&gt;&lt;contributors&gt;&lt;authors&gt;&lt;author&gt;USEPA&lt;/author&gt;&lt;/authors&gt;&lt;/contributors&gt;&lt;titles&gt;&lt;title&gt;Baseline human health risk assessment Vasquez Boulevard and I-70 superfund site&lt;/title&gt;&lt;/titles&gt;&lt;dates&gt;&lt;year&gt;2001&lt;/year&gt;&lt;/dates&gt;&lt;publisher&gt;US EPA (US Environmental Protection Agency) Denvor, CO&lt;/publisher&gt;&lt;urls&gt;&lt;/urls&gt;&lt;/record&gt;&lt;/Cite&gt;&lt;/EndNote&gt;</w:instrText>
            </w:r>
            <w:r w:rsidRPr="002207D0">
              <w:rPr>
                <w:rFonts w:asciiTheme="majorBidi" w:hAnsiTheme="majorBidi" w:cstheme="majorBidi"/>
                <w:color w:val="000000" w:themeColor="text1"/>
                <w:sz w:val="20"/>
                <w:szCs w:val="20"/>
                <w:lang w:bidi="fa-IR"/>
              </w:rPr>
              <w:fldChar w:fldCharType="separate"/>
            </w:r>
            <w:r w:rsidRPr="002207D0">
              <w:rPr>
                <w:rFonts w:asciiTheme="majorBidi" w:hAnsiTheme="majorBidi" w:cstheme="majorBidi"/>
                <w:noProof/>
                <w:color w:val="000000" w:themeColor="text1"/>
                <w:sz w:val="20"/>
                <w:szCs w:val="20"/>
                <w:lang w:bidi="fa-IR"/>
              </w:rPr>
              <w:t>(USEPA 2001, EPA 2005)</w:t>
            </w:r>
            <w:r w:rsidRPr="002207D0">
              <w:rPr>
                <w:rFonts w:asciiTheme="majorBidi" w:hAnsiTheme="majorBidi" w:cstheme="majorBidi"/>
                <w:color w:val="000000" w:themeColor="text1"/>
                <w:sz w:val="20"/>
                <w:szCs w:val="20"/>
                <w:lang w:bidi="fa-IR"/>
              </w:rPr>
              <w:fldChar w:fldCharType="end"/>
            </w:r>
          </w:p>
        </w:tc>
      </w:tr>
      <w:tr w:rsidR="002207D0" w:rsidRPr="002207D0" w14:paraId="3F2CD9F6" w14:textId="77777777" w:rsidTr="00EC139C">
        <w:trPr>
          <w:trHeight w:val="19"/>
        </w:trPr>
        <w:tc>
          <w:tcPr>
            <w:tcW w:w="8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6B9E1B75" w14:textId="77777777" w:rsidR="00D92113" w:rsidRPr="002207D0" w:rsidRDefault="00D92113" w:rsidP="00D921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HI</w:t>
            </w:r>
          </w:p>
        </w:tc>
        <w:tc>
          <w:tcPr>
            <w:tcW w:w="19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B904679" w14:textId="77777777" w:rsidR="00D92113" w:rsidRPr="002207D0" w:rsidRDefault="00D92113" w:rsidP="00D921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Hazard Index</w:t>
            </w:r>
          </w:p>
          <w:p w14:paraId="58EC6A3F" w14:textId="77777777" w:rsidR="00D92113" w:rsidRPr="002207D0" w:rsidRDefault="00D92113" w:rsidP="00D921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26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00B4C802" w14:textId="77777777" w:rsidR="00D92113" w:rsidRPr="002207D0" w:rsidRDefault="00D92113" w:rsidP="00D92113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HI &lt; 1 indicating no non-carcinogenic risk from exposure to toxic elements/ HI &gt; 1 indicating possible non-carcinogenic risk</w:t>
            </w:r>
          </w:p>
        </w:tc>
        <w:tc>
          <w:tcPr>
            <w:tcW w:w="36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269B564" w14:textId="77777777" w:rsidR="00D92113" w:rsidRPr="002207D0" w:rsidRDefault="00D92113" w:rsidP="00D921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Table 3</w:t>
            </w:r>
          </w:p>
        </w:tc>
        <w:tc>
          <w:tcPr>
            <w:tcW w:w="1346" w:type="dxa"/>
            <w:vMerge/>
            <w:tcBorders>
              <w:left w:val="single" w:sz="4" w:space="0" w:color="auto"/>
              <w:bottom w:val="single" w:sz="4" w:space="0" w:color="000000"/>
              <w:right w:val="single" w:sz="4" w:space="0" w:color="000000"/>
            </w:tcBorders>
            <w:vAlign w:val="center"/>
          </w:tcPr>
          <w:p w14:paraId="1C608DCE" w14:textId="77777777" w:rsidR="00D92113" w:rsidRPr="002207D0" w:rsidRDefault="00D92113" w:rsidP="00D921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2207D0" w:rsidRPr="002207D0" w14:paraId="44EC482F" w14:textId="77777777" w:rsidTr="00EC139C">
        <w:trPr>
          <w:trHeight w:val="19"/>
        </w:trPr>
        <w:tc>
          <w:tcPr>
            <w:tcW w:w="8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36B28474" w14:textId="77777777" w:rsidR="00D92113" w:rsidRPr="002207D0" w:rsidRDefault="00D92113" w:rsidP="00D921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CR</w:t>
            </w:r>
          </w:p>
        </w:tc>
        <w:tc>
          <w:tcPr>
            <w:tcW w:w="19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79901C45" w14:textId="5C7AA33D" w:rsidR="00D92113" w:rsidRPr="002207D0" w:rsidRDefault="00BF775D" w:rsidP="00BF77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Cancer</w:t>
            </w:r>
            <w:r w:rsidR="00D92113" w:rsidRPr="002207D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 xml:space="preserve"> Risk</w:t>
            </w:r>
          </w:p>
          <w:p w14:paraId="289983DF" w14:textId="77777777" w:rsidR="00D92113" w:rsidRPr="002207D0" w:rsidRDefault="00D92113" w:rsidP="00D921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26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464BEC8" w14:textId="768671BE" w:rsidR="00D92113" w:rsidRPr="002207D0" w:rsidRDefault="00D92113" w:rsidP="00BF775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CR &lt; 10</w:t>
            </w:r>
            <w:r w:rsidRPr="002207D0">
              <w:rPr>
                <w:rFonts w:ascii="Times New Roman" w:eastAsia="Times New Roman" w:hAnsi="Times New Roman" w:cs="Times New Roman"/>
                <w:color w:val="000000" w:themeColor="text1"/>
                <w:sz w:val="12"/>
                <w:szCs w:val="12"/>
                <w:vertAlign w:val="superscript"/>
              </w:rPr>
              <w:t>-4</w:t>
            </w:r>
            <w:r w:rsidRPr="002207D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 xml:space="preserve"> indicating carcinogenic risk from exposure to toxic elements/ CR &gt; 10</w:t>
            </w:r>
            <w:r w:rsidRPr="002207D0">
              <w:rPr>
                <w:rFonts w:ascii="Times New Roman" w:eastAsia="Times New Roman" w:hAnsi="Times New Roman" w:cs="Times New Roman"/>
                <w:color w:val="000000" w:themeColor="text1"/>
                <w:sz w:val="12"/>
                <w:szCs w:val="12"/>
                <w:vertAlign w:val="superscript"/>
              </w:rPr>
              <w:t>-4</w:t>
            </w:r>
            <w:r w:rsidRPr="002207D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 xml:space="preserve"> indicating possible carcinogenic risk</w:t>
            </w:r>
          </w:p>
        </w:tc>
        <w:tc>
          <w:tcPr>
            <w:tcW w:w="36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7F7BE0C" w14:textId="77777777" w:rsidR="00D92113" w:rsidRPr="002207D0" w:rsidRDefault="00D92113" w:rsidP="00D921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Table 4</w:t>
            </w:r>
          </w:p>
        </w:tc>
        <w:tc>
          <w:tcPr>
            <w:tcW w:w="1346" w:type="dxa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000000"/>
            </w:tcBorders>
            <w:vAlign w:val="center"/>
          </w:tcPr>
          <w:p w14:paraId="06429F77" w14:textId="77777777" w:rsidR="00D92113" w:rsidRPr="002207D0" w:rsidRDefault="00D92113" w:rsidP="00D921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Theme="majorBidi" w:hAnsiTheme="majorBidi" w:cstheme="majorBidi"/>
                <w:color w:val="000000" w:themeColor="text1"/>
                <w:sz w:val="20"/>
                <w:szCs w:val="20"/>
                <w:lang w:bidi="fa-IR"/>
              </w:rPr>
              <w:fldChar w:fldCharType="begin"/>
            </w:r>
            <w:r w:rsidRPr="002207D0">
              <w:rPr>
                <w:rFonts w:asciiTheme="majorBidi" w:hAnsiTheme="majorBidi" w:cstheme="majorBidi"/>
                <w:color w:val="000000" w:themeColor="text1"/>
                <w:sz w:val="20"/>
                <w:szCs w:val="20"/>
                <w:lang w:bidi="fa-IR"/>
              </w:rPr>
              <w:instrText xml:space="preserve"> ADDIN EN.CITE &lt;EndNote&gt;&lt;Cite&gt;&lt;Author&gt;EPA&lt;/Author&gt;&lt;Year&gt;2011&lt;/Year&gt;&lt;RecNum&gt;69&lt;/RecNum&gt;&lt;DisplayText&gt;(EPA 2011)&lt;/DisplayText&gt;&lt;record&gt;&lt;rec-number&gt;69&lt;/rec-number&gt;&lt;foreign-keys&gt;&lt;key app="EN" db-id="52wp0ftfz05p90ew90txeapdsr5t0eaterer" timestamp="1714741095"&gt;69&lt;/key&gt;&lt;/foreign-keys&gt;&lt;ref-type name="Report"&gt;27&lt;/ref-type&gt;&lt;contributors&gt;&lt;authors&gt;&lt;author&gt;EPA, US&lt;/author&gt;&lt;/authors&gt;&lt;/contributors&gt;&lt;titles&gt;&lt;title&gt;Exposure Factors Handbook 2011 Edition (Final Report). US Environmental Protection Agency, Washington, DC&lt;/title&gt;&lt;/titles&gt;&lt;dates&gt;&lt;year&gt;2011&lt;/year&gt;&lt;/dates&gt;&lt;publisher&gt;EPA/600/R-09&lt;/publisher&gt;&lt;urls&gt;&lt;/urls&gt;&lt;/record&gt;&lt;/Cite&gt;&lt;/EndNote&gt;</w:instrText>
            </w:r>
            <w:r w:rsidRPr="002207D0">
              <w:rPr>
                <w:rFonts w:asciiTheme="majorBidi" w:hAnsiTheme="majorBidi" w:cstheme="majorBidi"/>
                <w:color w:val="000000" w:themeColor="text1"/>
                <w:sz w:val="20"/>
                <w:szCs w:val="20"/>
                <w:lang w:bidi="fa-IR"/>
              </w:rPr>
              <w:fldChar w:fldCharType="separate"/>
            </w:r>
            <w:r w:rsidRPr="002207D0">
              <w:rPr>
                <w:rFonts w:asciiTheme="majorBidi" w:hAnsiTheme="majorBidi" w:cstheme="majorBidi"/>
                <w:noProof/>
                <w:color w:val="000000" w:themeColor="text1"/>
                <w:sz w:val="20"/>
                <w:szCs w:val="20"/>
                <w:lang w:bidi="fa-IR"/>
              </w:rPr>
              <w:t>(U</w:t>
            </w:r>
            <w:r w:rsidRPr="002207D0">
              <w:rPr>
                <w:noProof/>
                <w:color w:val="000000" w:themeColor="text1"/>
                <w:lang w:bidi="fa-IR"/>
              </w:rPr>
              <w:t>S</w:t>
            </w:r>
            <w:r w:rsidRPr="002207D0">
              <w:rPr>
                <w:rFonts w:asciiTheme="majorBidi" w:hAnsiTheme="majorBidi" w:cstheme="majorBidi"/>
                <w:noProof/>
                <w:color w:val="000000" w:themeColor="text1"/>
                <w:sz w:val="20"/>
                <w:szCs w:val="20"/>
                <w:lang w:bidi="fa-IR"/>
              </w:rPr>
              <w:t>EPA 2011)</w:t>
            </w:r>
            <w:r w:rsidRPr="002207D0">
              <w:rPr>
                <w:rFonts w:asciiTheme="majorBidi" w:hAnsiTheme="majorBidi" w:cstheme="majorBidi"/>
                <w:color w:val="000000" w:themeColor="text1"/>
                <w:sz w:val="20"/>
                <w:szCs w:val="20"/>
                <w:lang w:bidi="fa-IR"/>
              </w:rPr>
              <w:fldChar w:fldCharType="end"/>
            </w:r>
          </w:p>
        </w:tc>
      </w:tr>
    </w:tbl>
    <w:p w14:paraId="379A1681" w14:textId="77777777" w:rsidR="00D92113" w:rsidRPr="002207D0" w:rsidRDefault="00D92113" w:rsidP="00D92113">
      <w:pPr>
        <w:spacing w:after="0" w:line="240" w:lineRule="auto"/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</w:p>
    <w:p w14:paraId="558D8275" w14:textId="77777777" w:rsidR="00D42C1E" w:rsidRPr="002207D0" w:rsidRDefault="00D42C1E" w:rsidP="00D531DF">
      <w:pPr>
        <w:spacing w:after="0" w:line="240" w:lineRule="auto"/>
        <w:ind w:firstLine="340"/>
        <w:jc w:val="both"/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</w:pPr>
    </w:p>
    <w:p w14:paraId="1AEA0BF6" w14:textId="77777777" w:rsidR="00D42C1E" w:rsidRPr="002207D0" w:rsidRDefault="00D42C1E" w:rsidP="00D531DF">
      <w:pPr>
        <w:spacing w:after="0" w:line="240" w:lineRule="auto"/>
        <w:ind w:firstLine="340"/>
        <w:jc w:val="both"/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</w:pPr>
    </w:p>
    <w:p w14:paraId="7BD71BF4" w14:textId="77777777" w:rsidR="00D42C1E" w:rsidRPr="002207D0" w:rsidRDefault="00D42C1E" w:rsidP="00D531DF">
      <w:pPr>
        <w:spacing w:after="0" w:line="240" w:lineRule="auto"/>
        <w:ind w:firstLine="340"/>
        <w:jc w:val="both"/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</w:pPr>
    </w:p>
    <w:p w14:paraId="0428B843" w14:textId="77777777" w:rsidR="00D42C1E" w:rsidRPr="002207D0" w:rsidRDefault="00D42C1E" w:rsidP="00D531DF">
      <w:pPr>
        <w:spacing w:after="0" w:line="240" w:lineRule="auto"/>
        <w:ind w:firstLine="340"/>
        <w:jc w:val="both"/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</w:pPr>
    </w:p>
    <w:p w14:paraId="6D41F09F" w14:textId="77777777" w:rsidR="00D42C1E" w:rsidRPr="002207D0" w:rsidRDefault="00D42C1E" w:rsidP="00D531DF">
      <w:pPr>
        <w:spacing w:after="0" w:line="240" w:lineRule="auto"/>
        <w:ind w:firstLine="340"/>
        <w:jc w:val="both"/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</w:pPr>
    </w:p>
    <w:p w14:paraId="75BA4DD2" w14:textId="77777777" w:rsidR="00D42C1E" w:rsidRPr="002207D0" w:rsidRDefault="00D42C1E" w:rsidP="00D531DF">
      <w:pPr>
        <w:spacing w:after="0" w:line="240" w:lineRule="auto"/>
        <w:ind w:firstLine="340"/>
        <w:jc w:val="both"/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</w:pPr>
    </w:p>
    <w:p w14:paraId="0230D559" w14:textId="77777777" w:rsidR="00D42C1E" w:rsidRPr="002207D0" w:rsidRDefault="00D42C1E" w:rsidP="00D531DF">
      <w:pPr>
        <w:spacing w:after="0" w:line="240" w:lineRule="auto"/>
        <w:ind w:firstLine="340"/>
        <w:jc w:val="both"/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</w:pPr>
    </w:p>
    <w:p w14:paraId="0197F87D" w14:textId="77777777" w:rsidR="00D42C1E" w:rsidRPr="002207D0" w:rsidRDefault="00D42C1E" w:rsidP="00D531DF">
      <w:pPr>
        <w:spacing w:after="0" w:line="240" w:lineRule="auto"/>
        <w:ind w:firstLine="340"/>
        <w:jc w:val="both"/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</w:pPr>
    </w:p>
    <w:p w14:paraId="7CBBC72F" w14:textId="77777777" w:rsidR="00D42C1E" w:rsidRPr="002207D0" w:rsidRDefault="00D42C1E" w:rsidP="000438C2">
      <w:pPr>
        <w:spacing w:after="0" w:line="240" w:lineRule="auto"/>
        <w:jc w:val="both"/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</w:pPr>
    </w:p>
    <w:p w14:paraId="758111C8" w14:textId="77777777" w:rsidR="00D42C1E" w:rsidRPr="002207D0" w:rsidRDefault="00D42C1E" w:rsidP="00D531DF">
      <w:pPr>
        <w:spacing w:after="0" w:line="240" w:lineRule="auto"/>
        <w:ind w:firstLine="340"/>
        <w:jc w:val="both"/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</w:pPr>
    </w:p>
    <w:p w14:paraId="132475C7" w14:textId="77777777" w:rsidR="00D42C1E" w:rsidRPr="002207D0" w:rsidRDefault="00D42C1E" w:rsidP="00D531DF">
      <w:pPr>
        <w:spacing w:after="0" w:line="240" w:lineRule="auto"/>
        <w:ind w:firstLine="340"/>
        <w:jc w:val="both"/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</w:pPr>
    </w:p>
    <w:p w14:paraId="643116B2" w14:textId="7E53F03C" w:rsidR="00D531DF" w:rsidRPr="002207D0" w:rsidRDefault="00D42C1E" w:rsidP="00BF775D">
      <w:pPr>
        <w:spacing w:after="0" w:line="240" w:lineRule="auto"/>
        <w:ind w:firstLine="340"/>
        <w:jc w:val="both"/>
        <w:rPr>
          <w:rFonts w:ascii="Times New Roman" w:eastAsia="Times New Roman" w:hAnsi="Times New Roman" w:cs="Times New Roman"/>
          <w:color w:val="000000" w:themeColor="text1"/>
        </w:rPr>
      </w:pPr>
      <w:r w:rsidRPr="002207D0">
        <w:rPr>
          <w:rFonts w:ascii="Times New Roman" w:eastAsia="Times New Roman" w:hAnsi="Times New Roman" w:cs="Times New Roman"/>
          <w:color w:val="000000" w:themeColor="text1"/>
        </w:rPr>
        <w:t xml:space="preserve">Table </w:t>
      </w:r>
      <w:r w:rsidR="00D531DF" w:rsidRPr="002207D0">
        <w:rPr>
          <w:rFonts w:ascii="Times New Roman" w:eastAsia="Times New Roman" w:hAnsi="Times New Roman" w:cs="Times New Roman"/>
          <w:color w:val="000000" w:themeColor="text1"/>
        </w:rPr>
        <w:t xml:space="preserve">S3: Heavy </w:t>
      </w:r>
      <w:r w:rsidR="00BF775D" w:rsidRPr="002207D0">
        <w:rPr>
          <w:rFonts w:ascii="Times New Roman" w:eastAsia="Times New Roman" w:hAnsi="Times New Roman" w:cs="Times New Roman"/>
          <w:color w:val="000000" w:themeColor="text1"/>
        </w:rPr>
        <w:t>metal</w:t>
      </w:r>
      <w:r w:rsidR="00D531DF" w:rsidRPr="002207D0">
        <w:rPr>
          <w:rFonts w:ascii="Times New Roman" w:eastAsia="Times New Roman" w:hAnsi="Times New Roman" w:cs="Times New Roman"/>
          <w:color w:val="000000" w:themeColor="text1"/>
        </w:rPr>
        <w:t xml:space="preserve"> levels in low-fat and </w:t>
      </w:r>
      <w:r w:rsidR="00BF775D" w:rsidRPr="002207D0">
        <w:rPr>
          <w:rFonts w:ascii="Times New Roman" w:eastAsia="Times New Roman" w:hAnsi="Times New Roman" w:cs="Times New Roman"/>
          <w:color w:val="000000" w:themeColor="text1"/>
        </w:rPr>
        <w:t>whole-fat</w:t>
      </w:r>
      <w:r w:rsidR="00D531DF" w:rsidRPr="002207D0">
        <w:rPr>
          <w:rFonts w:ascii="Times New Roman" w:eastAsia="Times New Roman" w:hAnsi="Times New Roman" w:cs="Times New Roman"/>
          <w:color w:val="000000" w:themeColor="text1"/>
        </w:rPr>
        <w:t xml:space="preserve"> pasteurized milk </w:t>
      </w:r>
    </w:p>
    <w:p w14:paraId="4D282794" w14:textId="77777777" w:rsidR="00D42C1E" w:rsidRPr="002207D0" w:rsidRDefault="00D42C1E" w:rsidP="00D531DF">
      <w:pPr>
        <w:spacing w:after="0" w:line="240" w:lineRule="auto"/>
        <w:ind w:firstLine="340"/>
        <w:jc w:val="both"/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</w:p>
    <w:tbl>
      <w:tblPr>
        <w:tblW w:w="10437" w:type="dxa"/>
        <w:tblInd w:w="-455" w:type="dxa"/>
        <w:tblLayout w:type="fixed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260"/>
        <w:gridCol w:w="976"/>
        <w:gridCol w:w="939"/>
        <w:gridCol w:w="290"/>
        <w:gridCol w:w="939"/>
        <w:gridCol w:w="939"/>
        <w:gridCol w:w="759"/>
        <w:gridCol w:w="759"/>
        <w:gridCol w:w="939"/>
        <w:gridCol w:w="939"/>
        <w:gridCol w:w="939"/>
        <w:gridCol w:w="759"/>
      </w:tblGrid>
      <w:tr w:rsidR="002207D0" w:rsidRPr="002207D0" w14:paraId="0753DEB5" w14:textId="77777777" w:rsidTr="00D42C1E">
        <w:trPr>
          <w:trHeight w:val="113"/>
        </w:trPr>
        <w:tc>
          <w:tcPr>
            <w:tcW w:w="1260" w:type="dxa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4A40A03A" w14:textId="77777777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</w:pPr>
            <w:r w:rsidRPr="002207D0"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  <w:t>seasons</w:t>
            </w:r>
          </w:p>
        </w:tc>
        <w:tc>
          <w:tcPr>
            <w:tcW w:w="9177" w:type="dxa"/>
            <w:gridSpan w:val="11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2C4FAAB0" w14:textId="77777777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</w:pPr>
            <w:r w:rsidRPr="002207D0">
              <w:rPr>
                <w:rFonts w:asciiTheme="majorBidi" w:eastAsia="Times New Roman" w:hAnsiTheme="majorBidi" w:cstheme="majorBidi"/>
                <w:b/>
                <w:bCs/>
                <w:color w:val="000000" w:themeColor="text1"/>
                <w:sz w:val="18"/>
                <w:szCs w:val="18"/>
              </w:rPr>
              <w:t xml:space="preserve">Heavy metals levels </w:t>
            </w:r>
            <w:r w:rsidRPr="002207D0">
              <w:rPr>
                <w:rFonts w:asciiTheme="majorBidi" w:eastAsia="Times New Roman" w:hAnsiTheme="majorBidi" w:cstheme="majorBidi"/>
                <w:b/>
                <w:bCs/>
                <w:i/>
                <w:iCs/>
                <w:color w:val="000000" w:themeColor="text1"/>
                <w:sz w:val="18"/>
                <w:szCs w:val="18"/>
              </w:rPr>
              <w:t>(mg/L)</w:t>
            </w:r>
          </w:p>
        </w:tc>
      </w:tr>
      <w:tr w:rsidR="002207D0" w:rsidRPr="002207D0" w14:paraId="7E4BAC86" w14:textId="77777777" w:rsidTr="00D42C1E">
        <w:trPr>
          <w:trHeight w:val="113"/>
        </w:trPr>
        <w:tc>
          <w:tcPr>
            <w:tcW w:w="1260" w:type="dxa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37938525" w14:textId="77777777" w:rsidR="00D531DF" w:rsidRPr="002207D0" w:rsidRDefault="00D531DF" w:rsidP="00D42C1E">
            <w:pPr>
              <w:spacing w:after="0" w:line="360" w:lineRule="auto"/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</w:pPr>
          </w:p>
        </w:tc>
        <w:tc>
          <w:tcPr>
            <w:tcW w:w="97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3167A98B" w14:textId="77777777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</w:pPr>
            <w:r w:rsidRPr="002207D0">
              <w:rPr>
                <w:rFonts w:asciiTheme="majorBidi" w:eastAsia="Times New Roman" w:hAnsiTheme="majorBidi" w:cstheme="majorBidi"/>
                <w:b/>
                <w:bCs/>
                <w:color w:val="000000" w:themeColor="text1"/>
                <w:sz w:val="18"/>
                <w:szCs w:val="18"/>
              </w:rPr>
              <w:t>Al</w:t>
            </w:r>
          </w:p>
        </w:tc>
        <w:tc>
          <w:tcPr>
            <w:tcW w:w="9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70E00FD0" w14:textId="77777777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</w:pPr>
            <w:r w:rsidRPr="002207D0">
              <w:rPr>
                <w:rFonts w:asciiTheme="majorBidi" w:eastAsia="Times New Roman" w:hAnsiTheme="majorBidi" w:cstheme="majorBidi"/>
                <w:b/>
                <w:bCs/>
                <w:color w:val="000000" w:themeColor="text1"/>
                <w:sz w:val="18"/>
                <w:szCs w:val="18"/>
              </w:rPr>
              <w:t>As</w:t>
            </w:r>
          </w:p>
        </w:tc>
        <w:tc>
          <w:tcPr>
            <w:tcW w:w="2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5ECB81FE" w14:textId="77777777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</w:pPr>
            <w:r w:rsidRPr="002207D0">
              <w:rPr>
                <w:rFonts w:asciiTheme="majorBidi" w:eastAsia="Times New Roman" w:hAnsiTheme="majorBidi" w:cstheme="majorBidi"/>
                <w:b/>
                <w:bCs/>
                <w:color w:val="000000" w:themeColor="text1"/>
                <w:sz w:val="18"/>
                <w:szCs w:val="18"/>
              </w:rPr>
              <w:t>Al</w:t>
            </w:r>
          </w:p>
        </w:tc>
        <w:tc>
          <w:tcPr>
            <w:tcW w:w="9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4046C89D" w14:textId="77777777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</w:pPr>
            <w:r w:rsidRPr="002207D0">
              <w:rPr>
                <w:rFonts w:asciiTheme="majorBidi" w:eastAsia="Times New Roman" w:hAnsiTheme="majorBidi" w:cstheme="majorBidi"/>
                <w:b/>
                <w:bCs/>
                <w:color w:val="000000" w:themeColor="text1"/>
                <w:sz w:val="18"/>
                <w:szCs w:val="18"/>
              </w:rPr>
              <w:t>Co</w:t>
            </w:r>
          </w:p>
        </w:tc>
        <w:tc>
          <w:tcPr>
            <w:tcW w:w="9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768AF29E" w14:textId="77777777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</w:pPr>
            <w:r w:rsidRPr="002207D0">
              <w:rPr>
                <w:rFonts w:asciiTheme="majorBidi" w:eastAsia="Times New Roman" w:hAnsiTheme="majorBidi" w:cstheme="majorBidi"/>
                <w:b/>
                <w:bCs/>
                <w:color w:val="000000" w:themeColor="text1"/>
                <w:sz w:val="18"/>
                <w:szCs w:val="18"/>
              </w:rPr>
              <w:t>Al</w:t>
            </w:r>
          </w:p>
        </w:tc>
        <w:tc>
          <w:tcPr>
            <w:tcW w:w="7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4B8A9175" w14:textId="77777777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</w:pPr>
            <w:r w:rsidRPr="002207D0">
              <w:rPr>
                <w:rFonts w:asciiTheme="majorBidi" w:eastAsia="Times New Roman" w:hAnsiTheme="majorBidi" w:cstheme="majorBidi"/>
                <w:b/>
                <w:bCs/>
                <w:color w:val="000000" w:themeColor="text1"/>
                <w:sz w:val="18"/>
                <w:szCs w:val="18"/>
              </w:rPr>
              <w:t>Cu</w:t>
            </w:r>
          </w:p>
        </w:tc>
        <w:tc>
          <w:tcPr>
            <w:tcW w:w="7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1DFB0B4D" w14:textId="77777777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</w:pPr>
            <w:r w:rsidRPr="002207D0">
              <w:rPr>
                <w:rFonts w:asciiTheme="majorBidi" w:eastAsia="Times New Roman" w:hAnsiTheme="majorBidi" w:cstheme="majorBidi"/>
                <w:b/>
                <w:bCs/>
                <w:color w:val="000000" w:themeColor="text1"/>
                <w:sz w:val="18"/>
                <w:szCs w:val="18"/>
              </w:rPr>
              <w:t>Al</w:t>
            </w:r>
          </w:p>
        </w:tc>
        <w:tc>
          <w:tcPr>
            <w:tcW w:w="9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42ED3BA0" w14:textId="77777777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</w:pPr>
            <w:r w:rsidRPr="002207D0">
              <w:rPr>
                <w:rFonts w:asciiTheme="majorBidi" w:eastAsia="Times New Roman" w:hAnsiTheme="majorBidi" w:cstheme="majorBidi"/>
                <w:b/>
                <w:bCs/>
                <w:color w:val="000000" w:themeColor="text1"/>
                <w:sz w:val="18"/>
                <w:szCs w:val="18"/>
              </w:rPr>
              <w:t>Hg</w:t>
            </w:r>
          </w:p>
        </w:tc>
        <w:tc>
          <w:tcPr>
            <w:tcW w:w="9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22153AE0" w14:textId="77777777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</w:pPr>
            <w:r w:rsidRPr="002207D0">
              <w:rPr>
                <w:rFonts w:asciiTheme="majorBidi" w:eastAsia="Times New Roman" w:hAnsiTheme="majorBidi" w:cstheme="majorBidi"/>
                <w:b/>
                <w:bCs/>
                <w:color w:val="000000" w:themeColor="text1"/>
                <w:sz w:val="18"/>
                <w:szCs w:val="18"/>
              </w:rPr>
              <w:t>Al</w:t>
            </w:r>
          </w:p>
        </w:tc>
        <w:tc>
          <w:tcPr>
            <w:tcW w:w="9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3805D5F" w14:textId="77777777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</w:pPr>
            <w:r w:rsidRPr="002207D0">
              <w:rPr>
                <w:rFonts w:asciiTheme="majorBidi" w:eastAsia="Times New Roman" w:hAnsiTheme="majorBidi" w:cstheme="majorBidi"/>
                <w:b/>
                <w:bCs/>
                <w:color w:val="000000" w:themeColor="text1"/>
                <w:sz w:val="18"/>
                <w:szCs w:val="18"/>
              </w:rPr>
              <w:t>Pb</w:t>
            </w:r>
          </w:p>
        </w:tc>
        <w:tc>
          <w:tcPr>
            <w:tcW w:w="7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0E8ACF9F" w14:textId="77777777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</w:pPr>
            <w:r w:rsidRPr="002207D0">
              <w:rPr>
                <w:rFonts w:asciiTheme="majorBidi" w:eastAsia="Times New Roman" w:hAnsiTheme="majorBidi" w:cstheme="majorBidi"/>
                <w:b/>
                <w:bCs/>
                <w:color w:val="000000" w:themeColor="text1"/>
                <w:sz w:val="18"/>
                <w:szCs w:val="18"/>
              </w:rPr>
              <w:t>Al</w:t>
            </w:r>
          </w:p>
        </w:tc>
      </w:tr>
      <w:tr w:rsidR="002207D0" w:rsidRPr="002207D0" w14:paraId="60A0B7ED" w14:textId="77777777" w:rsidTr="00D42C1E">
        <w:trPr>
          <w:trHeight w:val="299"/>
        </w:trPr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38267F80" w14:textId="34B2F97C" w:rsidR="00D531DF" w:rsidRPr="002207D0" w:rsidRDefault="00D531DF" w:rsidP="00603237">
            <w:pPr>
              <w:spacing w:after="0" w:line="360" w:lineRule="auto"/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</w:pPr>
            <w:r w:rsidRPr="002207D0">
              <w:rPr>
                <w:rFonts w:asciiTheme="majorBidi" w:eastAsia="Times New Roman" w:hAnsiTheme="majorBidi" w:cstheme="majorBidi"/>
                <w:b/>
                <w:bCs/>
                <w:color w:val="000000" w:themeColor="text1"/>
                <w:sz w:val="18"/>
                <w:szCs w:val="18"/>
              </w:rPr>
              <w:t>low-fat milk</w:t>
            </w:r>
            <w:r w:rsidR="00603237" w:rsidRPr="002207D0">
              <w:rPr>
                <w:rFonts w:asciiTheme="majorBidi" w:eastAsia="Times New Roman" w:hAnsiTheme="majorBidi" w:cstheme="majorBidi"/>
                <w:b/>
                <w:bCs/>
                <w:color w:val="000000" w:themeColor="text1"/>
                <w:sz w:val="18"/>
                <w:szCs w:val="18"/>
              </w:rPr>
              <w:t xml:space="preserve">, </w:t>
            </w:r>
            <w:r w:rsidR="00603237" w:rsidRPr="002207D0">
              <w:rPr>
                <w:rFonts w:asciiTheme="majorBidi" w:eastAsia="Times New Roman" w:hAnsiTheme="majorBidi" w:cstheme="majorBidi"/>
                <w:i/>
                <w:iCs/>
                <w:color w:val="000000" w:themeColor="text1"/>
                <w:sz w:val="18"/>
                <w:szCs w:val="18"/>
              </w:rPr>
              <w:t>n= 108 (1% fat)</w:t>
            </w:r>
          </w:p>
        </w:tc>
        <w:tc>
          <w:tcPr>
            <w:tcW w:w="97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37F61DDA" w14:textId="77777777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</w:pPr>
            <w:r w:rsidRPr="002207D0"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  <w:t>0.099±0.11</w:t>
            </w:r>
          </w:p>
        </w:tc>
        <w:tc>
          <w:tcPr>
            <w:tcW w:w="9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77E4118E" w14:textId="77777777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</w:pPr>
            <w:r w:rsidRPr="002207D0"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  <w:t>0.058±0.044</w:t>
            </w:r>
          </w:p>
        </w:tc>
        <w:tc>
          <w:tcPr>
            <w:tcW w:w="2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03825ADE" w14:textId="77777777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</w:pPr>
            <w:r w:rsidRPr="002207D0"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  <w:t>ND</w:t>
            </w:r>
          </w:p>
        </w:tc>
        <w:tc>
          <w:tcPr>
            <w:tcW w:w="9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3AE4A7E1" w14:textId="77777777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</w:pPr>
            <w:r w:rsidRPr="002207D0"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  <w:t>0.001*</w:t>
            </w:r>
          </w:p>
        </w:tc>
        <w:tc>
          <w:tcPr>
            <w:tcW w:w="9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7109232D" w14:textId="77777777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</w:pPr>
            <w:r w:rsidRPr="002207D0"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  <w:t>0.066±0.04</w:t>
            </w:r>
          </w:p>
        </w:tc>
        <w:tc>
          <w:tcPr>
            <w:tcW w:w="7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06975748" w14:textId="77777777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</w:pPr>
            <w:r w:rsidRPr="002207D0"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  <w:t>0.17±0.11</w:t>
            </w:r>
          </w:p>
        </w:tc>
        <w:tc>
          <w:tcPr>
            <w:tcW w:w="7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76FC2837" w14:textId="77777777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</w:pPr>
            <w:r w:rsidRPr="002207D0"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  <w:t>0.13±0.11</w:t>
            </w:r>
          </w:p>
        </w:tc>
        <w:tc>
          <w:tcPr>
            <w:tcW w:w="9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429FB5A0" w14:textId="77777777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</w:pPr>
            <w:r w:rsidRPr="002207D0"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  <w:t>0.035±0.006</w:t>
            </w:r>
          </w:p>
        </w:tc>
        <w:tc>
          <w:tcPr>
            <w:tcW w:w="9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0407877B" w14:textId="77777777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</w:pPr>
            <w:r w:rsidRPr="002207D0"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  <w:t>0.076±0.033</w:t>
            </w:r>
          </w:p>
        </w:tc>
        <w:tc>
          <w:tcPr>
            <w:tcW w:w="9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FE530AF" w14:textId="77777777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</w:pPr>
            <w:r w:rsidRPr="002207D0"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  <w:t>0.049±0.021</w:t>
            </w:r>
          </w:p>
        </w:tc>
        <w:tc>
          <w:tcPr>
            <w:tcW w:w="7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0689697E" w14:textId="77777777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</w:pPr>
            <w:r w:rsidRPr="002207D0"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  <w:t>3.25±0.49</w:t>
            </w:r>
          </w:p>
        </w:tc>
      </w:tr>
      <w:tr w:rsidR="002207D0" w:rsidRPr="002207D0" w14:paraId="25ABDE81" w14:textId="77777777" w:rsidTr="00D42C1E">
        <w:trPr>
          <w:trHeight w:val="113"/>
        </w:trPr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7A0B287E" w14:textId="77777777" w:rsidR="00D531DF" w:rsidRPr="002207D0" w:rsidRDefault="00D531DF" w:rsidP="00D42C1E">
            <w:pPr>
              <w:spacing w:after="0" w:line="360" w:lineRule="auto"/>
              <w:rPr>
                <w:rFonts w:asciiTheme="majorBidi" w:eastAsia="Times New Roman" w:hAnsiTheme="majorBidi" w:cstheme="majorBidi"/>
                <w:b/>
                <w:bCs/>
                <w:color w:val="000000" w:themeColor="text1"/>
                <w:sz w:val="18"/>
                <w:szCs w:val="18"/>
              </w:rPr>
            </w:pPr>
            <w:r w:rsidRPr="002207D0">
              <w:rPr>
                <w:rFonts w:asciiTheme="majorBidi" w:eastAsia="Times New Roman" w:hAnsiTheme="majorBidi" w:cstheme="majorBidi"/>
                <w:b/>
                <w:bCs/>
                <w:color w:val="000000" w:themeColor="text1"/>
                <w:sz w:val="18"/>
                <w:szCs w:val="18"/>
              </w:rPr>
              <w:t>Whole fat milk</w:t>
            </w:r>
          </w:p>
          <w:p w14:paraId="10BCDEEF" w14:textId="3CDDD365" w:rsidR="00603237" w:rsidRPr="002207D0" w:rsidRDefault="00603237" w:rsidP="00603237">
            <w:pPr>
              <w:spacing w:after="0" w:line="360" w:lineRule="auto"/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</w:pPr>
            <w:r w:rsidRPr="002207D0">
              <w:rPr>
                <w:rFonts w:asciiTheme="majorBidi" w:eastAsia="Times New Roman" w:hAnsiTheme="majorBidi" w:cstheme="majorBidi"/>
                <w:i/>
                <w:iCs/>
                <w:color w:val="000000" w:themeColor="text1"/>
                <w:sz w:val="18"/>
                <w:szCs w:val="18"/>
              </w:rPr>
              <w:t>n= 108 (5% fat)</w:t>
            </w:r>
          </w:p>
        </w:tc>
        <w:tc>
          <w:tcPr>
            <w:tcW w:w="97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38C13684" w14:textId="77777777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</w:pPr>
            <w:r w:rsidRPr="002207D0"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  <w:t>0.10±0.11</w:t>
            </w:r>
          </w:p>
        </w:tc>
        <w:tc>
          <w:tcPr>
            <w:tcW w:w="9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67552890" w14:textId="77777777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</w:pPr>
            <w:r w:rsidRPr="002207D0"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  <w:t>0.051±0.017</w:t>
            </w:r>
          </w:p>
        </w:tc>
        <w:tc>
          <w:tcPr>
            <w:tcW w:w="2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49020882" w14:textId="77777777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</w:pPr>
            <w:r w:rsidRPr="002207D0"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  <w:t>ND</w:t>
            </w:r>
          </w:p>
        </w:tc>
        <w:tc>
          <w:tcPr>
            <w:tcW w:w="9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6E0D4827" w14:textId="77777777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</w:pPr>
            <w:r w:rsidRPr="002207D0"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  <w:t>0.013±0.007</w:t>
            </w:r>
          </w:p>
        </w:tc>
        <w:tc>
          <w:tcPr>
            <w:tcW w:w="9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0E95F3B6" w14:textId="77777777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</w:pPr>
            <w:r w:rsidRPr="002207D0"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  <w:t>0.071±0.041</w:t>
            </w:r>
          </w:p>
        </w:tc>
        <w:tc>
          <w:tcPr>
            <w:tcW w:w="7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9B34431" w14:textId="77777777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</w:pPr>
            <w:r w:rsidRPr="002207D0"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  <w:t>0.21±0.22</w:t>
            </w:r>
          </w:p>
        </w:tc>
        <w:tc>
          <w:tcPr>
            <w:tcW w:w="7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5D4BD2AE" w14:textId="77777777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</w:pPr>
            <w:r w:rsidRPr="002207D0"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  <w:t>0.19±0.17</w:t>
            </w:r>
          </w:p>
        </w:tc>
        <w:tc>
          <w:tcPr>
            <w:tcW w:w="9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40DE56F8" w14:textId="77777777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</w:pPr>
            <w:r w:rsidRPr="002207D0"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  <w:t>0.034±0.006</w:t>
            </w:r>
          </w:p>
        </w:tc>
        <w:tc>
          <w:tcPr>
            <w:tcW w:w="9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CBB484E" w14:textId="77777777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</w:pPr>
            <w:r w:rsidRPr="002207D0"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  <w:t>0.096±0.034</w:t>
            </w:r>
          </w:p>
        </w:tc>
        <w:tc>
          <w:tcPr>
            <w:tcW w:w="9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7D19481" w14:textId="77777777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</w:pPr>
            <w:r w:rsidRPr="002207D0"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  <w:t>0.098±0.10</w:t>
            </w:r>
          </w:p>
        </w:tc>
        <w:tc>
          <w:tcPr>
            <w:tcW w:w="7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E3AED3C" w14:textId="77777777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</w:pPr>
            <w:r w:rsidRPr="002207D0"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  <w:t>3.20±0.57</w:t>
            </w:r>
          </w:p>
        </w:tc>
      </w:tr>
      <w:tr w:rsidR="002207D0" w:rsidRPr="002207D0" w14:paraId="281A05E6" w14:textId="77777777" w:rsidTr="00D42C1E">
        <w:trPr>
          <w:trHeight w:val="113"/>
        </w:trPr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4D83CE2F" w14:textId="77777777" w:rsidR="00D531DF" w:rsidRPr="002207D0" w:rsidRDefault="00D531DF" w:rsidP="00D42C1E">
            <w:pPr>
              <w:spacing w:after="0" w:line="360" w:lineRule="auto"/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</w:pPr>
            <w:r w:rsidRPr="002207D0">
              <w:rPr>
                <w:rFonts w:asciiTheme="majorBidi" w:eastAsia="Times New Roman" w:hAnsiTheme="majorBidi" w:cstheme="majorBidi"/>
                <w:b/>
                <w:bCs/>
                <w:color w:val="000000" w:themeColor="text1"/>
                <w:sz w:val="18"/>
                <w:szCs w:val="18"/>
              </w:rPr>
              <w:t>Total</w:t>
            </w:r>
          </w:p>
          <w:p w14:paraId="5489BA50" w14:textId="77777777" w:rsidR="00D531DF" w:rsidRPr="002207D0" w:rsidRDefault="00D531DF" w:rsidP="00D42C1E">
            <w:pPr>
              <w:spacing w:after="0" w:line="360" w:lineRule="auto"/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</w:pPr>
            <w:r w:rsidRPr="002207D0">
              <w:rPr>
                <w:rFonts w:asciiTheme="majorBidi" w:eastAsia="Times New Roman" w:hAnsiTheme="majorBidi" w:cstheme="majorBidi"/>
                <w:b/>
                <w:bCs/>
                <w:color w:val="000000" w:themeColor="text1"/>
                <w:sz w:val="18"/>
                <w:szCs w:val="18"/>
              </w:rPr>
              <w:t>(n=216)</w:t>
            </w:r>
          </w:p>
        </w:tc>
        <w:tc>
          <w:tcPr>
            <w:tcW w:w="97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42BD75B7" w14:textId="77777777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</w:pPr>
            <w:r w:rsidRPr="002207D0"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  <w:t>0.10±0.11</w:t>
            </w:r>
          </w:p>
        </w:tc>
        <w:tc>
          <w:tcPr>
            <w:tcW w:w="9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7959C179" w14:textId="77777777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</w:pPr>
            <w:r w:rsidRPr="002207D0"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  <w:t>0.054±0.033</w:t>
            </w:r>
          </w:p>
        </w:tc>
        <w:tc>
          <w:tcPr>
            <w:tcW w:w="2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0360308D" w14:textId="77777777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</w:pPr>
            <w:r w:rsidRPr="002207D0"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  <w:t>ND</w:t>
            </w:r>
          </w:p>
        </w:tc>
        <w:tc>
          <w:tcPr>
            <w:tcW w:w="9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1C3352CA" w14:textId="77777777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</w:pPr>
            <w:r w:rsidRPr="002207D0"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  <w:t>0.012±0.008</w:t>
            </w:r>
          </w:p>
        </w:tc>
        <w:tc>
          <w:tcPr>
            <w:tcW w:w="9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77FBC062" w14:textId="77777777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</w:pPr>
            <w:r w:rsidRPr="002207D0"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  <w:t>0.069±0.041</w:t>
            </w:r>
          </w:p>
        </w:tc>
        <w:tc>
          <w:tcPr>
            <w:tcW w:w="7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101067DD" w14:textId="77777777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</w:pPr>
            <w:r w:rsidRPr="002207D0"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  <w:t>0.19±0.17</w:t>
            </w:r>
          </w:p>
        </w:tc>
        <w:tc>
          <w:tcPr>
            <w:tcW w:w="7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606D514A" w14:textId="77777777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</w:pPr>
            <w:r w:rsidRPr="002207D0"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  <w:t>0.16±0.14</w:t>
            </w:r>
          </w:p>
        </w:tc>
        <w:tc>
          <w:tcPr>
            <w:tcW w:w="9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5CD47313" w14:textId="77777777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</w:pPr>
            <w:r w:rsidRPr="002207D0"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  <w:t>0.035±0.006</w:t>
            </w:r>
          </w:p>
        </w:tc>
        <w:tc>
          <w:tcPr>
            <w:tcW w:w="9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5D4F8F05" w14:textId="77777777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</w:pPr>
            <w:r w:rsidRPr="002207D0"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  <w:t>0.087±0.034</w:t>
            </w:r>
          </w:p>
        </w:tc>
        <w:tc>
          <w:tcPr>
            <w:tcW w:w="9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502E9AF7" w14:textId="77777777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</w:pPr>
            <w:r w:rsidRPr="002207D0"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  <w:t>0.067±0.065</w:t>
            </w:r>
          </w:p>
        </w:tc>
        <w:tc>
          <w:tcPr>
            <w:tcW w:w="7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6FBE201" w14:textId="77777777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</w:pPr>
            <w:r w:rsidRPr="002207D0"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  <w:t>3.23±0.53</w:t>
            </w:r>
          </w:p>
        </w:tc>
      </w:tr>
      <w:tr w:rsidR="002207D0" w:rsidRPr="002207D0" w14:paraId="2F2A01A5" w14:textId="77777777" w:rsidTr="00D42C1E">
        <w:trPr>
          <w:trHeight w:val="113"/>
        </w:trPr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0961119D" w14:textId="77777777" w:rsidR="00D531DF" w:rsidRPr="002207D0" w:rsidRDefault="00D531DF" w:rsidP="00D42C1E">
            <w:pPr>
              <w:spacing w:after="0" w:line="360" w:lineRule="auto"/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</w:pPr>
            <w:r w:rsidRPr="002207D0">
              <w:rPr>
                <w:rFonts w:asciiTheme="majorBidi" w:eastAsia="Times New Roman" w:hAnsiTheme="majorBidi" w:cstheme="majorBidi"/>
                <w:b/>
                <w:bCs/>
                <w:color w:val="000000" w:themeColor="text1"/>
                <w:sz w:val="18"/>
                <w:szCs w:val="18"/>
                <w:vertAlign w:val="superscript"/>
              </w:rPr>
              <w:t>b</w:t>
            </w:r>
            <w:r w:rsidRPr="002207D0">
              <w:rPr>
                <w:rFonts w:asciiTheme="majorBidi" w:eastAsia="Times New Roman" w:hAnsiTheme="majorBidi" w:cstheme="majorBidi"/>
                <w:b/>
                <w:bCs/>
                <w:color w:val="000000" w:themeColor="text1"/>
                <w:sz w:val="18"/>
                <w:szCs w:val="18"/>
              </w:rPr>
              <w:t>p-value</w:t>
            </w:r>
          </w:p>
        </w:tc>
        <w:tc>
          <w:tcPr>
            <w:tcW w:w="97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6BED6B54" w14:textId="77777777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</w:pPr>
            <w:r w:rsidRPr="002207D0"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  <w:t>0.73</w:t>
            </w:r>
          </w:p>
        </w:tc>
        <w:tc>
          <w:tcPr>
            <w:tcW w:w="9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0E3B77AB" w14:textId="77777777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</w:pPr>
            <w:r w:rsidRPr="002207D0"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  <w:t>0.43</w:t>
            </w:r>
          </w:p>
        </w:tc>
        <w:tc>
          <w:tcPr>
            <w:tcW w:w="2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1A6AA23B" w14:textId="77777777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</w:pPr>
            <w:r w:rsidRPr="002207D0"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9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07DE7360" w14:textId="77777777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</w:pPr>
            <w:r w:rsidRPr="002207D0"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  <w:t>0.11</w:t>
            </w:r>
          </w:p>
        </w:tc>
        <w:tc>
          <w:tcPr>
            <w:tcW w:w="9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7BFCD75A" w14:textId="77777777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</w:pPr>
            <w:r w:rsidRPr="002207D0"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  <w:t>0.46</w:t>
            </w:r>
          </w:p>
        </w:tc>
        <w:tc>
          <w:tcPr>
            <w:tcW w:w="7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DDEA1B7" w14:textId="77777777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</w:pPr>
            <w:r w:rsidRPr="002207D0"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  <w:t>0.66</w:t>
            </w:r>
          </w:p>
        </w:tc>
        <w:tc>
          <w:tcPr>
            <w:tcW w:w="7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50EEB36F" w14:textId="77777777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</w:pPr>
            <w:r w:rsidRPr="002207D0"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  <w:t>0.10</w:t>
            </w:r>
          </w:p>
        </w:tc>
        <w:tc>
          <w:tcPr>
            <w:tcW w:w="9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70668DE0" w14:textId="77777777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</w:pPr>
            <w:r w:rsidRPr="002207D0"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  <w:t>0.72</w:t>
            </w:r>
          </w:p>
        </w:tc>
        <w:tc>
          <w:tcPr>
            <w:tcW w:w="9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95DC170" w14:textId="77777777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</w:pPr>
            <w:r w:rsidRPr="002207D0"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  <w:t>0.21</w:t>
            </w:r>
          </w:p>
        </w:tc>
        <w:tc>
          <w:tcPr>
            <w:tcW w:w="9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0CD2B14B" w14:textId="77777777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</w:pPr>
            <w:r w:rsidRPr="002207D0"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  <w:t>0.45</w:t>
            </w:r>
          </w:p>
        </w:tc>
        <w:tc>
          <w:tcPr>
            <w:tcW w:w="7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09E8484A" w14:textId="77777777" w:rsidR="00D531DF" w:rsidRPr="002207D0" w:rsidRDefault="00D531DF" w:rsidP="00D42C1E">
            <w:pPr>
              <w:spacing w:after="0" w:line="360" w:lineRule="auto"/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</w:pPr>
            <w:r w:rsidRPr="002207D0">
              <w:rPr>
                <w:rFonts w:asciiTheme="majorBidi" w:eastAsia="Times New Roman" w:hAnsiTheme="majorBidi" w:cstheme="majorBidi"/>
                <w:color w:val="000000" w:themeColor="text1"/>
                <w:sz w:val="18"/>
                <w:szCs w:val="18"/>
              </w:rPr>
              <w:t>0.24</w:t>
            </w:r>
          </w:p>
        </w:tc>
      </w:tr>
    </w:tbl>
    <w:p w14:paraId="798DEAB5" w14:textId="3C4CB10E" w:rsidR="00D531DF" w:rsidRPr="002207D0" w:rsidRDefault="00D531DF" w:rsidP="00603237">
      <w:pPr>
        <w:spacing w:after="0" w:line="240" w:lineRule="auto"/>
        <w:jc w:val="both"/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 w:rsidRPr="002207D0">
        <w:rPr>
          <w:rFonts w:ascii="Times New Roman" w:eastAsia="Times New Roman" w:hAnsi="Times New Roman" w:cs="Times New Roman"/>
          <w:color w:val="000000" w:themeColor="text1"/>
          <w:sz w:val="16"/>
          <w:szCs w:val="16"/>
        </w:rPr>
        <w:t xml:space="preserve">ND: not </w:t>
      </w:r>
      <w:proofErr w:type="gramStart"/>
      <w:r w:rsidRPr="002207D0">
        <w:rPr>
          <w:rFonts w:ascii="Times New Roman" w:eastAsia="Times New Roman" w:hAnsi="Times New Roman" w:cs="Times New Roman"/>
          <w:color w:val="000000" w:themeColor="text1"/>
          <w:sz w:val="16"/>
          <w:szCs w:val="16"/>
        </w:rPr>
        <w:t>detected  N</w:t>
      </w:r>
      <w:proofErr w:type="gramEnd"/>
      <w:r w:rsidRPr="002207D0">
        <w:rPr>
          <w:rFonts w:ascii="Times New Roman" w:eastAsia="Times New Roman" w:hAnsi="Times New Roman" w:cs="Times New Roman"/>
          <w:color w:val="000000" w:themeColor="text1"/>
          <w:sz w:val="16"/>
          <w:szCs w:val="16"/>
        </w:rPr>
        <w:t>: sample size, * Items that have been detected only once in the measurements</w:t>
      </w:r>
      <w:r w:rsidR="00603237" w:rsidRPr="002207D0">
        <w:rPr>
          <w:rFonts w:ascii="Times New Roman" w:eastAsia="Times New Roman" w:hAnsi="Times New Roman" w:cs="Times New Roman"/>
          <w:color w:val="000000" w:themeColor="text1"/>
          <w:sz w:val="16"/>
          <w:szCs w:val="16"/>
        </w:rPr>
        <w:t>;</w:t>
      </w:r>
      <w:r w:rsidRPr="002207D0">
        <w:rPr>
          <w:rFonts w:ascii="Times New Roman" w:eastAsia="Times New Roman" w:hAnsi="Times New Roman" w:cs="Times New Roman"/>
          <w:color w:val="000000" w:themeColor="text1"/>
          <w:sz w:val="16"/>
          <w:szCs w:val="16"/>
        </w:rPr>
        <w:t xml:space="preserve"> therefore, it is not possible to calculate the standard deviation., ±: standard deviation, b: Statistically significant difference between the concentration of heavy metals in low-fat and whole-fat milk was done using </w:t>
      </w:r>
      <w:r w:rsidR="00BF775D" w:rsidRPr="002207D0">
        <w:rPr>
          <w:rFonts w:ascii="Times New Roman" w:eastAsia="Times New Roman" w:hAnsi="Times New Roman" w:cs="Times New Roman"/>
          <w:color w:val="000000" w:themeColor="text1"/>
          <w:sz w:val="16"/>
          <w:szCs w:val="16"/>
        </w:rPr>
        <w:t xml:space="preserve">the </w:t>
      </w:r>
      <w:r w:rsidRPr="002207D0">
        <w:rPr>
          <w:rFonts w:ascii="Times New Roman" w:eastAsia="Times New Roman" w:hAnsi="Times New Roman" w:cs="Times New Roman"/>
          <w:color w:val="000000" w:themeColor="text1"/>
          <w:sz w:val="16"/>
          <w:szCs w:val="16"/>
        </w:rPr>
        <w:t>Mann-Whitney test.</w:t>
      </w:r>
    </w:p>
    <w:p w14:paraId="547224CD" w14:textId="77777777" w:rsidR="00107F9E" w:rsidRPr="002207D0" w:rsidRDefault="00107F9E">
      <w:pPr>
        <w:rPr>
          <w:color w:val="000000" w:themeColor="text1"/>
        </w:rPr>
      </w:pPr>
    </w:p>
    <w:p w14:paraId="33C6015A" w14:textId="77777777" w:rsidR="00C968D5" w:rsidRPr="002207D0" w:rsidRDefault="00D531DF" w:rsidP="00C968D5">
      <w:pPr>
        <w:spacing w:after="0" w:line="240" w:lineRule="auto"/>
        <w:ind w:firstLine="340"/>
        <w:jc w:val="both"/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 w:rsidRPr="002207D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br/>
      </w:r>
    </w:p>
    <w:p w14:paraId="4E2EA5BF" w14:textId="1131AF42" w:rsidR="00C968D5" w:rsidRPr="002207D0" w:rsidRDefault="005759E0" w:rsidP="00C968D5">
      <w:pPr>
        <w:spacing w:after="0" w:line="240" w:lineRule="auto"/>
        <w:ind w:firstLine="340"/>
        <w:jc w:val="both"/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 w:rsidRPr="002207D0">
        <w:rPr>
          <w:rFonts w:ascii="Times New Roman" w:eastAsia="Times New Roman" w:hAnsi="Times New Roman" w:cs="Times New Roman"/>
          <w:color w:val="000000" w:themeColor="text1"/>
        </w:rPr>
        <w:t>Table</w:t>
      </w:r>
      <w:r w:rsidRPr="002207D0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C968D5" w:rsidRPr="002207D0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S4: Heavy metals levels in in different commercial brands pasteurized milk </w:t>
      </w:r>
    </w:p>
    <w:tbl>
      <w:tblPr>
        <w:tblW w:w="0" w:type="auto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607"/>
        <w:gridCol w:w="840"/>
        <w:gridCol w:w="840"/>
        <w:gridCol w:w="257"/>
        <w:gridCol w:w="840"/>
        <w:gridCol w:w="840"/>
        <w:gridCol w:w="759"/>
        <w:gridCol w:w="759"/>
        <w:gridCol w:w="840"/>
        <w:gridCol w:w="840"/>
        <w:gridCol w:w="840"/>
        <w:gridCol w:w="759"/>
      </w:tblGrid>
      <w:tr w:rsidR="002207D0" w:rsidRPr="002207D0" w14:paraId="606B200A" w14:textId="77777777" w:rsidTr="005B007C">
        <w:tc>
          <w:tcPr>
            <w:tcW w:w="0" w:type="auto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6E99783C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b/>
                <w:bCs/>
                <w:color w:val="000000" w:themeColor="text1"/>
                <w:sz w:val="20"/>
                <w:szCs w:val="20"/>
              </w:rPr>
              <w:t>Brands</w:t>
            </w:r>
          </w:p>
        </w:tc>
        <w:tc>
          <w:tcPr>
            <w:tcW w:w="0" w:type="auto"/>
            <w:gridSpan w:val="11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10A68C90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b/>
                <w:bCs/>
                <w:color w:val="000000" w:themeColor="text1"/>
                <w:sz w:val="20"/>
                <w:szCs w:val="20"/>
              </w:rPr>
              <w:t xml:space="preserve">Heavy metals levels </w:t>
            </w:r>
            <w:r w:rsidRPr="002207D0">
              <w:rPr>
                <w:rFonts w:ascii="Calibri" w:eastAsia="Times New Roman" w:hAnsi="Calibri" w:cs="Times New Roman"/>
                <w:b/>
                <w:bCs/>
                <w:i/>
                <w:iCs/>
                <w:color w:val="000000" w:themeColor="text1"/>
                <w:sz w:val="20"/>
                <w:szCs w:val="20"/>
              </w:rPr>
              <w:t>(mg/L)</w:t>
            </w:r>
          </w:p>
        </w:tc>
      </w:tr>
      <w:tr w:rsidR="002207D0" w:rsidRPr="002207D0" w14:paraId="48FA7F96" w14:textId="77777777" w:rsidTr="005B007C">
        <w:tc>
          <w:tcPr>
            <w:tcW w:w="0" w:type="auto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08B91486" w14:textId="77777777" w:rsidR="00C968D5" w:rsidRPr="002207D0" w:rsidRDefault="00C968D5" w:rsidP="005B007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3F5519F1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b/>
                <w:bCs/>
                <w:color w:val="000000" w:themeColor="text1"/>
                <w:sz w:val="20"/>
                <w:szCs w:val="20"/>
              </w:rPr>
              <w:t>Al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3ED11468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b/>
                <w:bCs/>
                <w:color w:val="000000" w:themeColor="text1"/>
                <w:sz w:val="20"/>
                <w:szCs w:val="20"/>
              </w:rPr>
              <w:t>As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7608BC29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b/>
                <w:bCs/>
                <w:color w:val="000000" w:themeColor="text1"/>
                <w:sz w:val="20"/>
                <w:szCs w:val="20"/>
              </w:rPr>
              <w:t>Cd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48275DB1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b/>
                <w:bCs/>
                <w:color w:val="000000" w:themeColor="text1"/>
                <w:sz w:val="20"/>
                <w:szCs w:val="20"/>
              </w:rPr>
              <w:t>Co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29421F40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b/>
                <w:bCs/>
                <w:color w:val="000000" w:themeColor="text1"/>
                <w:sz w:val="20"/>
                <w:szCs w:val="20"/>
              </w:rPr>
              <w:t>Cr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68B5ACD2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b/>
                <w:bCs/>
                <w:color w:val="000000" w:themeColor="text1"/>
                <w:sz w:val="20"/>
                <w:szCs w:val="20"/>
              </w:rPr>
              <w:t>Cu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1CB3D493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b/>
                <w:bCs/>
                <w:color w:val="000000" w:themeColor="text1"/>
                <w:sz w:val="20"/>
                <w:szCs w:val="20"/>
              </w:rPr>
              <w:t>Fe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39EECE8A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b/>
                <w:bCs/>
                <w:color w:val="000000" w:themeColor="text1"/>
                <w:sz w:val="20"/>
                <w:szCs w:val="20"/>
              </w:rPr>
              <w:t>Hg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19765462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b/>
                <w:bCs/>
                <w:color w:val="000000" w:themeColor="text1"/>
                <w:sz w:val="20"/>
                <w:szCs w:val="20"/>
              </w:rPr>
              <w:t>Ni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6B8FFBAE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b/>
                <w:bCs/>
                <w:color w:val="000000" w:themeColor="text1"/>
                <w:sz w:val="20"/>
                <w:szCs w:val="20"/>
              </w:rPr>
              <w:t>Pb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0DB73860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b/>
                <w:bCs/>
                <w:color w:val="000000" w:themeColor="text1"/>
                <w:sz w:val="20"/>
                <w:szCs w:val="20"/>
              </w:rPr>
              <w:t>Zn</w:t>
            </w:r>
          </w:p>
        </w:tc>
      </w:tr>
      <w:tr w:rsidR="002207D0" w:rsidRPr="002207D0" w14:paraId="09EC7C4D" w14:textId="77777777" w:rsidTr="005B007C"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4CFD669F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b/>
                <w:bCs/>
                <w:color w:val="000000" w:themeColor="text1"/>
                <w:sz w:val="18"/>
                <w:szCs w:val="18"/>
              </w:rPr>
              <w:t>A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3056C664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>0.094±0.090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0C05C1FF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>0.055±0.013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53F01B0B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8"/>
                <w:szCs w:val="18"/>
              </w:rPr>
              <w:t>ND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3D4A52CF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8"/>
                <w:szCs w:val="18"/>
              </w:rPr>
              <w:t>ND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6757928F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>0.060±0.037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259E5D1B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>0.22±0.12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47669087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>0.12±0.12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44C35BF7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>0.031±0.004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15ABF32B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>0.059±0.031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009C6356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>0.041±0.004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0A9B7BE3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>3.35±0.61</w:t>
            </w:r>
          </w:p>
        </w:tc>
      </w:tr>
      <w:tr w:rsidR="002207D0" w:rsidRPr="002207D0" w14:paraId="66C6748C" w14:textId="77777777" w:rsidTr="005B007C"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506943DE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b/>
                <w:bCs/>
                <w:color w:val="000000" w:themeColor="text1"/>
                <w:sz w:val="18"/>
                <w:szCs w:val="18"/>
              </w:rPr>
              <w:t>B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715D6C15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>0.046±0.058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28084E47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>0.046±0.014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hideMark/>
          </w:tcPr>
          <w:p w14:paraId="61AFBBF4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8"/>
                <w:szCs w:val="18"/>
              </w:rPr>
              <w:t>ND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2DCA6864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8"/>
                <w:szCs w:val="18"/>
              </w:rPr>
              <w:t>0.014</w:t>
            </w:r>
            <w:r w:rsidRPr="002207D0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>*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49139B9F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>0.059±0.034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1045EDB1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>0.23±0.18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65BC6B5A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>0.16±0.11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086F438D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>0.034±0.004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2F7F2242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8"/>
                <w:szCs w:val="18"/>
              </w:rPr>
              <w:t>0.12</w:t>
            </w:r>
            <w:r w:rsidRPr="002207D0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>*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3B5213FF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>0.042*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56D5E531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>3.12±0.37</w:t>
            </w:r>
          </w:p>
        </w:tc>
      </w:tr>
      <w:tr w:rsidR="002207D0" w:rsidRPr="002207D0" w14:paraId="0CD16CE9" w14:textId="77777777" w:rsidTr="005B007C"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66720057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b/>
                <w:bCs/>
                <w:color w:val="000000" w:themeColor="text1"/>
                <w:sz w:val="18"/>
                <w:szCs w:val="18"/>
              </w:rPr>
              <w:t>C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3E83EF82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>0.10±0.089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66882943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>0.056±0.019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hideMark/>
          </w:tcPr>
          <w:p w14:paraId="10A3E3C8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8"/>
                <w:szCs w:val="18"/>
              </w:rPr>
              <w:t>ND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7A662D78" w14:textId="77777777" w:rsidR="00C968D5" w:rsidRPr="002207D0" w:rsidRDefault="00C968D5" w:rsidP="005B007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3CEB4F2D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>0.084±0.035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2A49517B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>0.18±0.19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59C7B73F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>0.19±0.18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5DCDC460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>0.039±0.012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39F38492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>0.076±0.027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4E31ABE1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>0.13±0.10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629BC495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>3.40±0.7</w:t>
            </w:r>
          </w:p>
        </w:tc>
      </w:tr>
      <w:tr w:rsidR="002207D0" w:rsidRPr="002207D0" w14:paraId="7D055314" w14:textId="77777777" w:rsidTr="005B007C"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594BE5E2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b/>
                <w:bCs/>
                <w:color w:val="000000" w:themeColor="text1"/>
                <w:sz w:val="18"/>
                <w:szCs w:val="18"/>
              </w:rPr>
              <w:t>D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4FBEF4A1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>0.10±0.094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6BBBA30C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>0.078±0.095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hideMark/>
          </w:tcPr>
          <w:p w14:paraId="186AE60B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8"/>
                <w:szCs w:val="18"/>
              </w:rPr>
              <w:t>ND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5807F003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>0.014±0.001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438F8FE3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>0.067±0.038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758FC769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>0.16±0.055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27E20015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>0.13±0.067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2429DFB3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>0.034±0.004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7577A719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>0.15*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0A525874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>0.036±0.016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1418230D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>3.03±0.42</w:t>
            </w:r>
          </w:p>
        </w:tc>
      </w:tr>
      <w:tr w:rsidR="002207D0" w:rsidRPr="002207D0" w14:paraId="7E30D33C" w14:textId="77777777" w:rsidTr="005B007C"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505130A8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b/>
                <w:bCs/>
                <w:color w:val="000000" w:themeColor="text1"/>
                <w:sz w:val="18"/>
                <w:szCs w:val="18"/>
              </w:rPr>
              <w:t>E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55C489C0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>0.14±0.091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6FE57A17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>0.062±0.022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hideMark/>
          </w:tcPr>
          <w:p w14:paraId="5189C169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8"/>
                <w:szCs w:val="18"/>
              </w:rPr>
              <w:t>ND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2CCDB921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>0.006±0.008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6B43F49D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>0.068±0.045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290C0BC5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>0.19±0.065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4E2C4B39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>0.26±0.27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144EAE90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>0.036±0.002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298B9086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>0.095*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hideMark/>
          </w:tcPr>
          <w:p w14:paraId="6A341FB9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8"/>
                <w:szCs w:val="18"/>
              </w:rPr>
              <w:t>ND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6CB1DB24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>3.51±0.37</w:t>
            </w:r>
          </w:p>
        </w:tc>
      </w:tr>
      <w:tr w:rsidR="002207D0" w:rsidRPr="002207D0" w14:paraId="4DF4B221" w14:textId="77777777" w:rsidTr="005B007C"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32249903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b/>
                <w:bCs/>
                <w:color w:val="000000" w:themeColor="text1"/>
                <w:sz w:val="18"/>
                <w:szCs w:val="18"/>
              </w:rPr>
              <w:t>F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410ED770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>0.099±0.091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716BCB3C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>0.047±0.018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hideMark/>
          </w:tcPr>
          <w:p w14:paraId="4F60BE0C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8"/>
                <w:szCs w:val="18"/>
              </w:rPr>
              <w:t>ND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4D67B8F0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>0.012*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1F2E9C37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>0.065±0.038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5A2BB954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>0.19±0.15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5A71B311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>0.16±0.13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56EF6E10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>0.032±0.007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3A5E4251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>0.035±0.028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hideMark/>
          </w:tcPr>
          <w:p w14:paraId="4D22E37C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8"/>
                <w:szCs w:val="18"/>
              </w:rPr>
              <w:t>ND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4E7DDF84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>3.17±0.40</w:t>
            </w:r>
          </w:p>
        </w:tc>
      </w:tr>
      <w:tr w:rsidR="002207D0" w:rsidRPr="002207D0" w14:paraId="14FFCDE1" w14:textId="77777777" w:rsidTr="005B007C"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3F627A66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b/>
                <w:bCs/>
                <w:color w:val="000000" w:themeColor="text1"/>
                <w:sz w:val="18"/>
                <w:szCs w:val="18"/>
              </w:rPr>
              <w:t>G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3FFE6FCD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>0.066±0.076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1F13CFA9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>0.047±0.016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hideMark/>
          </w:tcPr>
          <w:p w14:paraId="5612451C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8"/>
                <w:szCs w:val="18"/>
              </w:rPr>
              <w:t>ND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15F21E4A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>0.02±0.011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0480AB91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>0.079±0.048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5742935F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>0.10±0.035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301C781B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>0.15±0.092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4F38806B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>0.036±0.008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45A37631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>0.11±0.002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2AFA102A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>0.045*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564AF758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>3.093±0.43</w:t>
            </w:r>
          </w:p>
        </w:tc>
      </w:tr>
      <w:tr w:rsidR="002207D0" w:rsidRPr="002207D0" w14:paraId="11802434" w14:textId="77777777" w:rsidTr="005B007C"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3489DB39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b/>
                <w:bCs/>
                <w:color w:val="000000" w:themeColor="text1"/>
                <w:sz w:val="18"/>
                <w:szCs w:val="18"/>
              </w:rPr>
              <w:t>H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27ABF32C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>0.095±0.096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0A9CB42E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>0.049±0.018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hideMark/>
          </w:tcPr>
          <w:p w14:paraId="38B91058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8"/>
                <w:szCs w:val="18"/>
              </w:rPr>
              <w:t>ND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2EB4CC52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>0.017*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690F4326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>0.069±0.047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098FEF16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>0.19±0.22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71D3D024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>0.13±0.097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65E4FB46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>0.033±0.006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1C88928F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>0.12*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3E6B4187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8"/>
                <w:szCs w:val="18"/>
              </w:rPr>
              <w:t>ND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33BDC01F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>3.34±0.54</w:t>
            </w:r>
          </w:p>
        </w:tc>
      </w:tr>
      <w:tr w:rsidR="002207D0" w:rsidRPr="002207D0" w14:paraId="5E2A8A86" w14:textId="77777777" w:rsidTr="005B007C"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7BF9A88B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b/>
                <w:bCs/>
                <w:color w:val="000000" w:themeColor="text1"/>
                <w:sz w:val="18"/>
                <w:szCs w:val="18"/>
              </w:rPr>
              <w:t>I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33C3CB8A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>0.17±0.22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79644E76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>0.051±0.011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hideMark/>
          </w:tcPr>
          <w:p w14:paraId="18230333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8"/>
                <w:szCs w:val="18"/>
              </w:rPr>
              <w:t>ND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123E7899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8"/>
                <w:szCs w:val="18"/>
              </w:rPr>
              <w:t>ND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01A53A7C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>0.071±0.048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3AC163AA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>0.23±0.35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28194894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>0.14±0.084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6D021035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>0.037±0.001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0334B52C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>0.09±0.023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18170C76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>0.055*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  <w:hideMark/>
          </w:tcPr>
          <w:p w14:paraId="4745DC8B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>3.039±0.71</w:t>
            </w:r>
          </w:p>
        </w:tc>
      </w:tr>
      <w:tr w:rsidR="002207D0" w:rsidRPr="002207D0" w14:paraId="4EDA3001" w14:textId="77777777" w:rsidTr="005B007C"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1112234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b/>
                <w:bCs/>
                <w:color w:val="000000" w:themeColor="text1"/>
                <w:sz w:val="10"/>
                <w:szCs w:val="10"/>
                <w:vertAlign w:val="superscript"/>
              </w:rPr>
              <w:t>a</w:t>
            </w:r>
            <w:r w:rsidRPr="002207D0">
              <w:rPr>
                <w:rFonts w:ascii="Calibri" w:eastAsia="Times New Roman" w:hAnsi="Calibri" w:cs="Times New Roman"/>
                <w:b/>
                <w:bCs/>
                <w:color w:val="000000" w:themeColor="text1"/>
                <w:sz w:val="16"/>
                <w:szCs w:val="16"/>
              </w:rPr>
              <w:t>p-value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959F178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>0.68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7A91547E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>0.48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3463660D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>-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644ED95C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>0.56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3FF59A0E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>0.55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4C23D9AF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>0.06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1662FD2C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>0.78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6E97385B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>0.90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3A59DDD1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>0.12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49F5DFD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>0.21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10E57C31" w14:textId="77777777" w:rsidR="00C968D5" w:rsidRPr="002207D0" w:rsidRDefault="00C968D5" w:rsidP="005B00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>0.095</w:t>
            </w:r>
          </w:p>
        </w:tc>
      </w:tr>
    </w:tbl>
    <w:p w14:paraId="237065CA" w14:textId="671E802D" w:rsidR="00C968D5" w:rsidRPr="002207D0" w:rsidRDefault="00C968D5" w:rsidP="00BF775D">
      <w:pPr>
        <w:spacing w:after="0" w:line="240" w:lineRule="auto"/>
        <w:jc w:val="both"/>
        <w:rPr>
          <w:rFonts w:ascii="Times New Roman" w:eastAsia="Times New Roman" w:hAnsi="Times New Roman" w:cs="Times New Roman"/>
          <w:color w:val="000000" w:themeColor="text1"/>
          <w:sz w:val="16"/>
          <w:szCs w:val="16"/>
        </w:rPr>
      </w:pPr>
      <w:r w:rsidRPr="002207D0">
        <w:rPr>
          <w:rFonts w:ascii="Times New Roman" w:eastAsia="Times New Roman" w:hAnsi="Times New Roman" w:cs="Times New Roman"/>
          <w:color w:val="000000" w:themeColor="text1"/>
          <w:sz w:val="16"/>
          <w:szCs w:val="16"/>
        </w:rPr>
        <w:t>ND: not detected, * Items that have been detected only once in the measurements</w:t>
      </w:r>
      <w:r w:rsidR="00BF775D" w:rsidRPr="002207D0">
        <w:rPr>
          <w:rFonts w:ascii="Times New Roman" w:eastAsia="Times New Roman" w:hAnsi="Times New Roman" w:cs="Times New Roman"/>
          <w:color w:val="000000" w:themeColor="text1"/>
          <w:sz w:val="16"/>
          <w:szCs w:val="16"/>
        </w:rPr>
        <w:t>;</w:t>
      </w:r>
      <w:r w:rsidRPr="002207D0">
        <w:rPr>
          <w:rFonts w:ascii="Times New Roman" w:eastAsia="Times New Roman" w:hAnsi="Times New Roman" w:cs="Times New Roman"/>
          <w:color w:val="000000" w:themeColor="text1"/>
          <w:sz w:val="16"/>
          <w:szCs w:val="16"/>
        </w:rPr>
        <w:t xml:space="preserve"> therefore, it is not possible to calculate the standard deviation., ±: standard deviation, a: Statistically significant difference between the concentration of heavy metals in different commercial brands was </w:t>
      </w:r>
      <w:r w:rsidR="00BF775D" w:rsidRPr="002207D0">
        <w:rPr>
          <w:rFonts w:ascii="Times New Roman" w:eastAsia="Times New Roman" w:hAnsi="Times New Roman" w:cs="Times New Roman"/>
          <w:color w:val="000000" w:themeColor="text1"/>
          <w:sz w:val="16"/>
          <w:szCs w:val="16"/>
        </w:rPr>
        <w:t>determined</w:t>
      </w:r>
      <w:r w:rsidRPr="002207D0">
        <w:rPr>
          <w:rFonts w:ascii="Times New Roman" w:eastAsia="Times New Roman" w:hAnsi="Times New Roman" w:cs="Times New Roman"/>
          <w:color w:val="000000" w:themeColor="text1"/>
          <w:sz w:val="16"/>
          <w:szCs w:val="16"/>
        </w:rPr>
        <w:t xml:space="preserve"> using </w:t>
      </w:r>
      <w:r w:rsidR="00BF775D" w:rsidRPr="002207D0">
        <w:rPr>
          <w:rFonts w:ascii="Times New Roman" w:eastAsia="Times New Roman" w:hAnsi="Times New Roman" w:cs="Times New Roman"/>
          <w:color w:val="000000" w:themeColor="text1"/>
          <w:sz w:val="16"/>
          <w:szCs w:val="16"/>
        </w:rPr>
        <w:t>Kruskal-Wallis</w:t>
      </w:r>
      <w:r w:rsidRPr="002207D0">
        <w:rPr>
          <w:rFonts w:ascii="Times New Roman" w:eastAsia="Times New Roman" w:hAnsi="Times New Roman" w:cs="Times New Roman"/>
          <w:color w:val="000000" w:themeColor="text1"/>
          <w:sz w:val="16"/>
          <w:szCs w:val="16"/>
        </w:rPr>
        <w:t xml:space="preserve"> tests.</w:t>
      </w:r>
    </w:p>
    <w:p w14:paraId="29FDBE8A" w14:textId="77777777" w:rsidR="00C968D5" w:rsidRPr="002207D0" w:rsidRDefault="00C968D5" w:rsidP="00C968D5">
      <w:pPr>
        <w:spacing w:after="0" w:line="240" w:lineRule="auto"/>
        <w:jc w:val="both"/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</w:p>
    <w:p w14:paraId="1AC5A58E" w14:textId="06838AE7" w:rsidR="00D42C1E" w:rsidRPr="002207D0" w:rsidRDefault="00D531DF" w:rsidP="00D531DF">
      <w:pPr>
        <w:spacing w:after="240" w:line="240" w:lineRule="auto"/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 w:rsidRPr="002207D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br/>
      </w:r>
      <w:r w:rsidRPr="002207D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br/>
      </w:r>
      <w:r w:rsidRPr="002207D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br/>
      </w:r>
      <w:r w:rsidRPr="002207D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br/>
      </w:r>
    </w:p>
    <w:p w14:paraId="0D528BDC" w14:textId="77777777" w:rsidR="00D42C1E" w:rsidRPr="002207D0" w:rsidRDefault="00D42C1E" w:rsidP="00D531DF">
      <w:pPr>
        <w:spacing w:after="240" w:line="240" w:lineRule="auto"/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</w:p>
    <w:p w14:paraId="63C4AEF3" w14:textId="66ABB126" w:rsidR="00D531DF" w:rsidRPr="002207D0" w:rsidRDefault="00D531DF" w:rsidP="00D531DF">
      <w:pPr>
        <w:spacing w:after="240" w:line="240" w:lineRule="auto"/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</w:p>
    <w:tbl>
      <w:tblPr>
        <w:tblW w:w="0" w:type="auto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3030"/>
        <w:gridCol w:w="3030"/>
        <w:gridCol w:w="3030"/>
      </w:tblGrid>
      <w:tr w:rsidR="002207D0" w:rsidRPr="002207D0" w14:paraId="145331F3" w14:textId="77777777" w:rsidTr="00D531DF">
        <w:trPr>
          <w:trHeight w:val="1757"/>
        </w:trPr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0B789EFC" w14:textId="6D069FFB" w:rsidR="00D531DF" w:rsidRPr="002207D0" w:rsidRDefault="00D531DF" w:rsidP="00D531D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noProof/>
                <w:color w:val="000000" w:themeColor="text1"/>
                <w:sz w:val="20"/>
                <w:szCs w:val="20"/>
                <w:bdr w:val="none" w:sz="0" w:space="0" w:color="auto" w:frame="1"/>
                <w:lang w:bidi="fa-IR"/>
              </w:rPr>
              <w:lastRenderedPageBreak/>
              <w:drawing>
                <wp:inline distT="0" distB="0" distL="0" distR="0" wp14:anchorId="0F471988" wp14:editId="35AB3D11">
                  <wp:extent cx="1895475" cy="1200150"/>
                  <wp:effectExtent l="0" t="0" r="9525" b="0"/>
                  <wp:docPr id="1" name="Picture 1" descr="https://lh7-us.googleusercontent.com/wApfbi_WBB8ycyFxPk2lDjA8mqmZwLGaQ3Kp8JTylTv3CH8ncy-_g4Hv7T_x6qGecqzpys_BZVF0lnWTElL6THxmXmO5CL34TDwrYQiT2ZRdEMDSSo2AZzgTXImBOaI8Ch36TJ4JYNrTcfmgHF3w_A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 descr="https://lh7-us.googleusercontent.com/wApfbi_WBB8ycyFxPk2lDjA8mqmZwLGaQ3Kp8JTylTv3CH8ncy-_g4Hv7T_x6qGecqzpys_BZVF0lnWTElL6THxmXmO5CL34TDwrYQiT2ZRdEMDSSo2AZzgTXImBOaI8Ch36TJ4JYNrTcfmgHF3w_A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895475" cy="12001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D77E2F2" w14:textId="34F52324" w:rsidR="00D531DF" w:rsidRPr="002207D0" w:rsidRDefault="00D531DF" w:rsidP="00D531D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noProof/>
                <w:color w:val="000000" w:themeColor="text1"/>
                <w:sz w:val="20"/>
                <w:szCs w:val="20"/>
                <w:bdr w:val="none" w:sz="0" w:space="0" w:color="auto" w:frame="1"/>
                <w:lang w:bidi="fa-IR"/>
              </w:rPr>
              <w:drawing>
                <wp:inline distT="0" distB="0" distL="0" distR="0" wp14:anchorId="055273AB" wp14:editId="472C2D54">
                  <wp:extent cx="1895475" cy="1228725"/>
                  <wp:effectExtent l="0" t="0" r="9525" b="9525"/>
                  <wp:docPr id="2" name="Picture 2" descr="https://lh7-us.googleusercontent.com/pAtk_buKDDwPbscqCCvnSxCEaRGWyxngJ1CSBB_NzQbV1Jf4vY7MrmZeqHBiGEMLese55zFOpPp8V8cZhG628yU-XslftNgWT4G4kdY9uJ63tkReNjRoG4Ej6_I7t0yV1693SeeKuxEGvkPAGMBufA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 descr="https://lh7-us.googleusercontent.com/pAtk_buKDDwPbscqCCvnSxCEaRGWyxngJ1CSBB_NzQbV1Jf4vY7MrmZeqHBiGEMLese55zFOpPp8V8cZhG628yU-XslftNgWT4G4kdY9uJ63tkReNjRoG4Ej6_I7t0yV1693SeeKuxEGvkPAGMBufA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895475" cy="12287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6B4A16A2" w14:textId="079E0E85" w:rsidR="00D531DF" w:rsidRPr="002207D0" w:rsidRDefault="00D531DF" w:rsidP="00D531D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noProof/>
                <w:color w:val="000000" w:themeColor="text1"/>
                <w:sz w:val="20"/>
                <w:szCs w:val="20"/>
                <w:bdr w:val="none" w:sz="0" w:space="0" w:color="auto" w:frame="1"/>
                <w:lang w:bidi="fa-IR"/>
              </w:rPr>
              <w:drawing>
                <wp:inline distT="0" distB="0" distL="0" distR="0" wp14:anchorId="04D3D0ED" wp14:editId="4D02CCAB">
                  <wp:extent cx="1895475" cy="1238250"/>
                  <wp:effectExtent l="0" t="0" r="9525" b="0"/>
                  <wp:docPr id="3" name="Picture 3" descr="https://lh7-us.googleusercontent.com/RDcNLm1Iu_hhDi4fBGSmVfC9IOHxpWG_3A_4lSpL3gazt0tKZHWA4uExZ5vbesN6dH_xsDOdKmmka6Vc5vcTV1EXWN2TNZySoxTVhnvyoxvWeeb0N7K8Ld5LWQE7-B52L0q8rptIrk4urcdVcLceg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 descr="https://lh7-us.googleusercontent.com/RDcNLm1Iu_hhDi4fBGSmVfC9IOHxpWG_3A_4lSpL3gazt0tKZHWA4uExZ5vbesN6dH_xsDOdKmmka6Vc5vcTV1EXWN2TNZySoxTVhnvyoxvWeeb0N7K8Ld5LWQE7-B52L0q8rptIrk4urcdVcLceg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895475" cy="12382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2207D0" w:rsidRPr="002207D0" w14:paraId="17A1CA09" w14:textId="77777777" w:rsidTr="00D531DF">
        <w:trPr>
          <w:trHeight w:val="1757"/>
        </w:trPr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56AFFCBC" w14:textId="77945CFB" w:rsidR="00D531DF" w:rsidRPr="002207D0" w:rsidRDefault="00D531DF" w:rsidP="00D531D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noProof/>
                <w:color w:val="000000" w:themeColor="text1"/>
                <w:sz w:val="20"/>
                <w:szCs w:val="20"/>
                <w:bdr w:val="none" w:sz="0" w:space="0" w:color="auto" w:frame="1"/>
                <w:lang w:bidi="fa-IR"/>
              </w:rPr>
              <w:drawing>
                <wp:inline distT="0" distB="0" distL="0" distR="0" wp14:anchorId="7F729B47" wp14:editId="6ABBE6DB">
                  <wp:extent cx="1895475" cy="1209675"/>
                  <wp:effectExtent l="0" t="0" r="9525" b="9525"/>
                  <wp:docPr id="4" name="Picture 4" descr="https://lh7-us.googleusercontent.com/HcvtNfWO_CLhMesPGibsXlyin76-DV4F-s4PoL-C06iDic5X8F0vRDK5pXHj0NvN8AFD_jFkXx388tVwefqUe8KPuG1aRPq40vN6wJ3rUREo4esBuWy4ZEGgMFs71ESkROFTmjCJVxsVnRfb-IxeXA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" descr="https://lh7-us.googleusercontent.com/HcvtNfWO_CLhMesPGibsXlyin76-DV4F-s4PoL-C06iDic5X8F0vRDK5pXHj0NvN8AFD_jFkXx388tVwefqUe8KPuG1aRPq40vN6wJ3rUREo4esBuWy4ZEGgMFs71ESkROFTmjCJVxsVnRfb-IxeXA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895475" cy="1209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387FA0BF" w14:textId="09699096" w:rsidR="00D531DF" w:rsidRPr="002207D0" w:rsidRDefault="00D531DF" w:rsidP="00D531D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noProof/>
                <w:color w:val="000000" w:themeColor="text1"/>
                <w:sz w:val="20"/>
                <w:szCs w:val="20"/>
                <w:bdr w:val="none" w:sz="0" w:space="0" w:color="auto" w:frame="1"/>
                <w:lang w:bidi="fa-IR"/>
              </w:rPr>
              <w:drawing>
                <wp:inline distT="0" distB="0" distL="0" distR="0" wp14:anchorId="45944756" wp14:editId="648177AC">
                  <wp:extent cx="1895475" cy="1228725"/>
                  <wp:effectExtent l="0" t="0" r="9525" b="9525"/>
                  <wp:docPr id="5" name="Picture 5" descr="https://lh7-us.googleusercontent.com/msecGRxDjqtIXHztPOMp3XVhxY7AJn60fuUKR7WJyHNTVEjxXMErapLh9OGNhHBcgtSyPE2Xt1ZbHmv9aQSAf54QylV0enIITa0vLMaafuTKOKdCwh143KVnTTGGaDADeih9H6aov6j8dmbVSK7ZZQ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 descr="https://lh7-us.googleusercontent.com/msecGRxDjqtIXHztPOMp3XVhxY7AJn60fuUKR7WJyHNTVEjxXMErapLh9OGNhHBcgtSyPE2Xt1ZbHmv9aQSAf54QylV0enIITa0vLMaafuTKOKdCwh143KVnTTGGaDADeih9H6aov6j8dmbVSK7ZZQ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895475" cy="12287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1346A12C" w14:textId="6105FF5D" w:rsidR="00D531DF" w:rsidRPr="002207D0" w:rsidRDefault="00D531DF" w:rsidP="00D531D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noProof/>
                <w:color w:val="000000" w:themeColor="text1"/>
                <w:sz w:val="20"/>
                <w:szCs w:val="20"/>
                <w:bdr w:val="none" w:sz="0" w:space="0" w:color="auto" w:frame="1"/>
                <w:lang w:bidi="fa-IR"/>
              </w:rPr>
              <w:drawing>
                <wp:inline distT="0" distB="0" distL="0" distR="0" wp14:anchorId="55D8DB9F" wp14:editId="7B6E504E">
                  <wp:extent cx="1895475" cy="1238250"/>
                  <wp:effectExtent l="0" t="0" r="9525" b="0"/>
                  <wp:docPr id="6" name="Picture 6" descr="https://lh7-us.googleusercontent.com/JzaxhSuUm5Oyw9Qogd4imR44RJeCyj0OhzxQZPdvQG0fy5ZK-l7N41Coa-ru6ZXVxtbrT-dBIhugf4twT9WlaRJUf5I3Z2-rBm6HkaOOMNHmxEsK2uB8HLhF6tFslOhXNwqKv3u3Eu_upkc9r5DUL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" descr="https://lh7-us.googleusercontent.com/JzaxhSuUm5Oyw9Qogd4imR44RJeCyj0OhzxQZPdvQG0fy5ZK-l7N41Coa-ru6ZXVxtbrT-dBIhugf4twT9WlaRJUf5I3Z2-rBm6HkaOOMNHmxEsK2uB8HLhF6tFslOhXNwqKv3u3Eu_upkc9r5DUL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895475" cy="12382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2207D0" w:rsidRPr="002207D0" w14:paraId="68021BC8" w14:textId="77777777" w:rsidTr="00D531DF">
        <w:trPr>
          <w:trHeight w:val="1757"/>
        </w:trPr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34D085D3" w14:textId="037B4B56" w:rsidR="00D531DF" w:rsidRPr="002207D0" w:rsidRDefault="00D531DF" w:rsidP="00D531D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noProof/>
                <w:color w:val="000000" w:themeColor="text1"/>
                <w:sz w:val="20"/>
                <w:szCs w:val="20"/>
                <w:bdr w:val="none" w:sz="0" w:space="0" w:color="auto" w:frame="1"/>
                <w:lang w:bidi="fa-IR"/>
              </w:rPr>
              <w:drawing>
                <wp:inline distT="0" distB="0" distL="0" distR="0" wp14:anchorId="520BAF9B" wp14:editId="255C9D1C">
                  <wp:extent cx="1895475" cy="1181100"/>
                  <wp:effectExtent l="0" t="0" r="9525" b="0"/>
                  <wp:docPr id="7" name="Picture 7" descr="https://lh7-us.googleusercontent.com/0zsJ9wan7bggEdXvAK7d-TVzSJDaf3RkHqwfSARI3XT39w62KVERql2Q_utP8sV3bCKqhmkZC9ZSDuJBODF80elFeenXE1v_yVEIE4UvOqgU4Wth5WbkUDdW1mlM_Qy9hw3Yygw96p0AgYjfo_6xBw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" descr="https://lh7-us.googleusercontent.com/0zsJ9wan7bggEdXvAK7d-TVzSJDaf3RkHqwfSARI3XT39w62KVERql2Q_utP8sV3bCKqhmkZC9ZSDuJBODF80elFeenXE1v_yVEIE4UvOqgU4Wth5WbkUDdW1mlM_Qy9hw3Yygw96p0AgYjfo_6xBw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895475" cy="11811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3EAABF3A" w14:textId="66C3CD93" w:rsidR="00D531DF" w:rsidRPr="002207D0" w:rsidRDefault="00D531DF" w:rsidP="00D531D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noProof/>
                <w:color w:val="000000" w:themeColor="text1"/>
                <w:sz w:val="20"/>
                <w:szCs w:val="20"/>
                <w:bdr w:val="none" w:sz="0" w:space="0" w:color="auto" w:frame="1"/>
                <w:lang w:bidi="fa-IR"/>
              </w:rPr>
              <w:drawing>
                <wp:inline distT="0" distB="0" distL="0" distR="0" wp14:anchorId="6D03FFCE" wp14:editId="4D796A5C">
                  <wp:extent cx="1905000" cy="1228725"/>
                  <wp:effectExtent l="0" t="0" r="0" b="9525"/>
                  <wp:docPr id="8" name="Picture 8" descr="https://lh7-us.googleusercontent.com/TaT1rtdSlxkAX1yqrzWTdZQsAxMEsT0ps47qClbNXkDsAB-4B5rUHK1d9y05y_7ysHIj5rbaF-BTyaFyNamv8HfxGthBTftO-iT8MzVojvhuWS-05ESdgp3TK6ORYFot64sWVptpNSmqoAKzLkrBe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8" descr="https://lh7-us.googleusercontent.com/TaT1rtdSlxkAX1yqrzWTdZQsAxMEsT0ps47qClbNXkDsAB-4B5rUHK1d9y05y_7ysHIj5rbaF-BTyaFyNamv8HfxGthBTftO-iT8MzVojvhuWS-05ESdgp3TK6ORYFot64sWVptpNSmqoAKzLkrBe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905000" cy="12287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3776EA2A" w14:textId="1143AA30" w:rsidR="00D531DF" w:rsidRPr="002207D0" w:rsidRDefault="00D531DF" w:rsidP="00D531D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noProof/>
                <w:color w:val="000000" w:themeColor="text1"/>
                <w:sz w:val="20"/>
                <w:szCs w:val="20"/>
                <w:bdr w:val="none" w:sz="0" w:space="0" w:color="auto" w:frame="1"/>
                <w:lang w:bidi="fa-IR"/>
              </w:rPr>
              <w:drawing>
                <wp:inline distT="0" distB="0" distL="0" distR="0" wp14:anchorId="45F2343F" wp14:editId="77CB3325">
                  <wp:extent cx="1895475" cy="1238250"/>
                  <wp:effectExtent l="0" t="0" r="9525" b="0"/>
                  <wp:docPr id="9" name="Picture 9" descr="https://lh7-us.googleusercontent.com/UnwSVDIKQkyOKs0fwIm4CP3GwH9u82wEcJWgY_1Xz7oZePOEjTrKLY58Zpiw67QJ19oByOhOnH4lLPzGh_blzbAoRlgpX__CcZSZAaLQlM1dUTKNBrsDolAzX3diixZ5wSCBgbK61TSYp95UluT6v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9" descr="https://lh7-us.googleusercontent.com/UnwSVDIKQkyOKs0fwIm4CP3GwH9u82wEcJWgY_1Xz7oZePOEjTrKLY58Zpiw67QJ19oByOhOnH4lLPzGh_blzbAoRlgpX__CcZSZAaLQlM1dUTKNBrsDolAzX3diixZ5wSCBgbK61TSYp95UluT6v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895475" cy="12382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D531DF" w:rsidRPr="002207D0" w14:paraId="33813F04" w14:textId="77777777" w:rsidTr="00D531DF">
        <w:trPr>
          <w:trHeight w:val="1757"/>
        </w:trPr>
        <w:tc>
          <w:tcPr>
            <w:tcW w:w="0" w:type="auto"/>
            <w:gridSpan w:val="3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33F0AF48" w14:textId="2581EE94" w:rsidR="00D531DF" w:rsidRPr="002207D0" w:rsidRDefault="00D531DF" w:rsidP="00D531D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207D0">
              <w:rPr>
                <w:rFonts w:ascii="Calibri" w:eastAsia="Times New Roman" w:hAnsi="Calibri" w:cs="Times New Roman"/>
                <w:noProof/>
                <w:color w:val="000000" w:themeColor="text1"/>
                <w:sz w:val="20"/>
                <w:szCs w:val="20"/>
                <w:bdr w:val="none" w:sz="0" w:space="0" w:color="auto" w:frame="1"/>
                <w:lang w:bidi="fa-IR"/>
              </w:rPr>
              <w:drawing>
                <wp:inline distT="0" distB="0" distL="0" distR="0" wp14:anchorId="4975FF9D" wp14:editId="4EDBF689">
                  <wp:extent cx="2190750" cy="1438275"/>
                  <wp:effectExtent l="0" t="0" r="0" b="9525"/>
                  <wp:docPr id="10" name="Picture 10" descr="https://lh7-us.googleusercontent.com/KFFwERYHh-sHxYiTFhOjmX7P-4_5C15zuIKZUAHu57TwYBLzSJOeJph0Qkm0kml-uAK_kwPp1RVO6LDiwIrRTiZAQNCa5Kv-JelaI9Q09xQJHOX0Isdv2gY5HbaxOnpJzx5Ad1E36o0R8HaLH2z2hQ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0" descr="https://lh7-us.googleusercontent.com/KFFwERYHh-sHxYiTFhOjmX7P-4_5C15zuIKZUAHu57TwYBLzSJOeJph0Qkm0kml-uAK_kwPp1RVO6LDiwIrRTiZAQNCa5Kv-JelaI9Q09xQJHOX0Isdv2gY5HbaxOnpJzx5Ad1E36o0R8HaLH2z2hQ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190750" cy="14382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005B387A" w14:textId="77777777" w:rsidR="00D531DF" w:rsidRPr="002207D0" w:rsidRDefault="00D531DF" w:rsidP="00D531DF">
      <w:pPr>
        <w:spacing w:after="0" w:line="240" w:lineRule="auto"/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</w:p>
    <w:p w14:paraId="46924064" w14:textId="04E18331" w:rsidR="00D531DF" w:rsidRPr="002207D0" w:rsidRDefault="0094314C" w:rsidP="00D531DF">
      <w:pPr>
        <w:spacing w:after="0" w:line="240" w:lineRule="auto"/>
        <w:ind w:firstLine="340"/>
        <w:jc w:val="both"/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</w:pPr>
      <w:r w:rsidRPr="002207D0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Fig S1</w:t>
      </w:r>
      <w:r w:rsidR="00D531DF" w:rsidRPr="002207D0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: Heavy metals levels in low-fat and whole fat pasteurized milk</w:t>
      </w:r>
    </w:p>
    <w:p w14:paraId="73BD0C46" w14:textId="77777777" w:rsidR="00D531DF" w:rsidRPr="002207D0" w:rsidRDefault="00D531DF" w:rsidP="00D531DF">
      <w:pPr>
        <w:spacing w:after="0" w:line="240" w:lineRule="auto"/>
        <w:ind w:firstLine="340"/>
        <w:jc w:val="both"/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</w:pPr>
    </w:p>
    <w:p w14:paraId="3FE5BFC4" w14:textId="77777777" w:rsidR="00C968D5" w:rsidRPr="002207D0" w:rsidRDefault="00C968D5" w:rsidP="00D531DF">
      <w:pPr>
        <w:spacing w:after="0" w:line="240" w:lineRule="auto"/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</w:p>
    <w:sectPr w:rsidR="00C968D5" w:rsidRPr="002207D0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BNazanin+Regular">
    <w:altName w:val="Times New Roman"/>
    <w:panose1 w:val="00000000000000000000"/>
    <w:charset w:val="00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D531DF"/>
    <w:rsid w:val="000438C2"/>
    <w:rsid w:val="0007455E"/>
    <w:rsid w:val="00107F9E"/>
    <w:rsid w:val="002207D0"/>
    <w:rsid w:val="0025637F"/>
    <w:rsid w:val="00363D0B"/>
    <w:rsid w:val="00386B60"/>
    <w:rsid w:val="004243E8"/>
    <w:rsid w:val="004D6A65"/>
    <w:rsid w:val="005759E0"/>
    <w:rsid w:val="00603237"/>
    <w:rsid w:val="00762001"/>
    <w:rsid w:val="00822988"/>
    <w:rsid w:val="0094314C"/>
    <w:rsid w:val="00955F54"/>
    <w:rsid w:val="00A47C5E"/>
    <w:rsid w:val="00A73BED"/>
    <w:rsid w:val="00BF775D"/>
    <w:rsid w:val="00C968D5"/>
    <w:rsid w:val="00CD65E0"/>
    <w:rsid w:val="00D1685C"/>
    <w:rsid w:val="00D42C1E"/>
    <w:rsid w:val="00D531DF"/>
    <w:rsid w:val="00D92113"/>
    <w:rsid w:val="00DF0770"/>
    <w:rsid w:val="00EC3C59"/>
    <w:rsid w:val="00ED04E5"/>
    <w:rsid w:val="00FD6C0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6DAA3376"/>
  <w15:chartTrackingRefBased/>
  <w15:docId w15:val="{CFDE0C6D-3C2E-4809-AAF8-D3D411CB732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c-pjlv">
    <w:name w:val="c-pjlv"/>
    <w:basedOn w:val="DefaultParagraphFont"/>
    <w:rsid w:val="0060323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720587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8461573">
          <w:marLeft w:val="-1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6562191">
          <w:marLeft w:val="-455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07352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5003353">
          <w:marLeft w:val="-455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82229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5.png"/><Relationship Id="rId13" Type="http://schemas.openxmlformats.org/officeDocument/2006/relationships/image" Target="media/image10.png"/><Relationship Id="rId3" Type="http://schemas.openxmlformats.org/officeDocument/2006/relationships/webSettings" Target="webSettings.xml"/><Relationship Id="rId7" Type="http://schemas.openxmlformats.org/officeDocument/2006/relationships/image" Target="media/image4.png"/><Relationship Id="rId12" Type="http://schemas.openxmlformats.org/officeDocument/2006/relationships/image" Target="media/image9.pn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png"/><Relationship Id="rId11" Type="http://schemas.openxmlformats.org/officeDocument/2006/relationships/image" Target="media/image8.png"/><Relationship Id="rId5" Type="http://schemas.openxmlformats.org/officeDocument/2006/relationships/image" Target="media/image2.png"/><Relationship Id="rId15" Type="http://schemas.openxmlformats.org/officeDocument/2006/relationships/theme" Target="theme/theme1.xml"/><Relationship Id="rId10" Type="http://schemas.openxmlformats.org/officeDocument/2006/relationships/image" Target="media/image7.png"/><Relationship Id="rId4" Type="http://schemas.openxmlformats.org/officeDocument/2006/relationships/image" Target="media/image1.png"/><Relationship Id="rId9" Type="http://schemas.openxmlformats.org/officeDocument/2006/relationships/image" Target="media/image6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</TotalTime>
  <Pages>1</Pages>
  <Words>1191</Words>
  <Characters>6793</Characters>
  <Application>Microsoft Office Word</Application>
  <DocSecurity>0</DocSecurity>
  <Lines>56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ALADDIN SOFT</Company>
  <LinksUpToDate>false</LinksUpToDate>
  <CharactersWithSpaces>796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er</dc:creator>
  <cp:keywords/>
  <dc:description/>
  <cp:lastModifiedBy>ASUS</cp:lastModifiedBy>
  <cp:revision>6</cp:revision>
  <dcterms:created xsi:type="dcterms:W3CDTF">2025-11-17T04:38:00Z</dcterms:created>
  <dcterms:modified xsi:type="dcterms:W3CDTF">2026-06-14T17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9cb071ff-b763-42a3-afd3-675d6a7c36d9</vt:lpwstr>
  </property>
</Properties>
</file>